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FFD08" w14:textId="6C28EBBC" w:rsidR="00D2262A" w:rsidRPr="00D2262A" w:rsidRDefault="00CB051E" w:rsidP="00D2262A">
      <w:pPr>
        <w:jc w:val="both"/>
        <w:rPr>
          <w:b/>
          <w:bCs/>
        </w:rPr>
      </w:pPr>
      <w:r>
        <w:rPr>
          <w:b/>
          <w:bCs/>
        </w:rPr>
        <w:t xml:space="preserve">S1 </w:t>
      </w:r>
      <w:r w:rsidR="00D2262A" w:rsidRPr="00D2262A">
        <w:rPr>
          <w:b/>
          <w:bCs/>
        </w:rPr>
        <w:t>Table. Cases reported in Fi</w:t>
      </w:r>
      <w:r>
        <w:rPr>
          <w:b/>
          <w:bCs/>
        </w:rPr>
        <w:t>g</w:t>
      </w:r>
      <w:r w:rsidR="00D2262A" w:rsidRPr="00D2262A">
        <w:rPr>
          <w:b/>
          <w:bCs/>
        </w:rPr>
        <w:t xml:space="preserve"> 1.</w:t>
      </w: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71"/>
        <w:gridCol w:w="1843"/>
        <w:gridCol w:w="5528"/>
      </w:tblGrid>
      <w:tr w:rsidR="00D2262A" w:rsidRPr="00D2262A" w14:paraId="0FFD21EC" w14:textId="77777777" w:rsidTr="005F1D10">
        <w:trPr>
          <w:trHeight w:val="290"/>
        </w:trPr>
        <w:tc>
          <w:tcPr>
            <w:tcW w:w="1771" w:type="dxa"/>
            <w:shd w:val="clear" w:color="auto" w:fill="auto"/>
            <w:noWrap/>
            <w:vAlign w:val="bottom"/>
            <w:hideMark/>
          </w:tcPr>
          <w:p w14:paraId="619B00C2"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Case</w:t>
            </w:r>
          </w:p>
        </w:tc>
        <w:tc>
          <w:tcPr>
            <w:tcW w:w="1843" w:type="dxa"/>
            <w:shd w:val="clear" w:color="auto" w:fill="auto"/>
            <w:noWrap/>
            <w:vAlign w:val="bottom"/>
            <w:hideMark/>
          </w:tcPr>
          <w:p w14:paraId="1278FF33"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Reference</w:t>
            </w:r>
          </w:p>
        </w:tc>
        <w:tc>
          <w:tcPr>
            <w:tcW w:w="5528" w:type="dxa"/>
          </w:tcPr>
          <w:p w14:paraId="46E31082"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 xml:space="preserve">Countries at </w:t>
            </w:r>
            <w:proofErr w:type="spellStart"/>
            <w:r w:rsidRPr="00D2262A">
              <w:rPr>
                <w:rFonts w:ascii="Calibri" w:eastAsia="Times New Roman" w:hAnsi="Calibri" w:cs="Calibri"/>
                <w:color w:val="000000"/>
                <w:lang w:val="fr-FR" w:eastAsia="fr-FR"/>
              </w:rPr>
              <w:t>risk</w:t>
            </w:r>
            <w:proofErr w:type="spellEnd"/>
          </w:p>
        </w:tc>
      </w:tr>
      <w:tr w:rsidR="00D2262A" w:rsidRPr="00D2262A" w14:paraId="3428F2F3" w14:textId="77777777" w:rsidTr="005F1D10">
        <w:trPr>
          <w:trHeight w:val="290"/>
        </w:trPr>
        <w:tc>
          <w:tcPr>
            <w:tcW w:w="1771" w:type="dxa"/>
            <w:shd w:val="clear" w:color="auto" w:fill="auto"/>
            <w:noWrap/>
            <w:vAlign w:val="bottom"/>
            <w:hideMark/>
          </w:tcPr>
          <w:p w14:paraId="7D0B1447"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w:t>
            </w:r>
          </w:p>
        </w:tc>
        <w:tc>
          <w:tcPr>
            <w:tcW w:w="1843" w:type="dxa"/>
            <w:shd w:val="clear" w:color="auto" w:fill="auto"/>
            <w:noWrap/>
            <w:vAlign w:val="bottom"/>
          </w:tcPr>
          <w:p w14:paraId="2D15D4D1" w14:textId="0383E7B3"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UKeeHIup","properties":{"formattedCitation":"[1]","plainCitation":"[1]","noteIndex":0},"citationItems":[{"id":1747,"uris":["http://zotero.org/users/local/NieS5SFk/items/TUVNEDJM"],"uri":["http://zotero.org/users/local/NieS5SFk/items/TUVNEDJM"],"itemData":{"id":1747,"type":"article-journal","abstract":"Three cases of brain abscesses caused by Ramichloridium obovoideum are reported. Inspite of adequate antifungal chemotherapy and multiple surgical procedures, all the three patients died of the rupture of a recurrant abscess into the ventricles. Ramichloridium obovoideum was identified as the causative fungus of these brain abscesses. Clinical, histological and mycological features of these cases are described. To our knowledgethis is the first time that this fungus is isolated from a brain abscess in Saudi Arabia. The possibility that this life threatening cerebral mycosis may be endemic in this part of the world is considered.","container-title":"Acta Neurochirurgica","DOI":"10.1007/BF01402887","ISSN":"0001-6268, 0942-0940","issue":"3-4","language":"en","page":"92-95","source":"Crossref","title":"Fatal brain abscesses caused by Ramichloridium obovoideum: Report of three cases","title-short":"Fatal brain abscesses caused by Ramichloridium obovoideum","volume":"93","author":[{"literal":"Naim-ur-Rahman"},{"family":"Mahgoub","given":"El Sh."},{"family":"Chagla","given":"A. H."}],"issued":{"date-parts":[["1988",9]]}}}],"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1]</w:t>
            </w:r>
            <w:r w:rsidRPr="00D2262A">
              <w:rPr>
                <w:rFonts w:ascii="Calibri" w:eastAsia="Times New Roman" w:hAnsi="Calibri" w:cs="Calibri"/>
                <w:color w:val="000000"/>
                <w:lang w:val="fr-FR" w:eastAsia="fr-FR"/>
              </w:rPr>
              <w:fldChar w:fldCharType="end"/>
            </w:r>
          </w:p>
        </w:tc>
        <w:tc>
          <w:tcPr>
            <w:tcW w:w="5528" w:type="dxa"/>
          </w:tcPr>
          <w:p w14:paraId="3992147E"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4E96FB83" w14:textId="77777777" w:rsidTr="005F1D10">
        <w:trPr>
          <w:trHeight w:val="290"/>
        </w:trPr>
        <w:tc>
          <w:tcPr>
            <w:tcW w:w="1771" w:type="dxa"/>
            <w:shd w:val="clear" w:color="auto" w:fill="auto"/>
            <w:noWrap/>
            <w:vAlign w:val="bottom"/>
            <w:hideMark/>
          </w:tcPr>
          <w:p w14:paraId="21FD3191"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2</w:t>
            </w:r>
          </w:p>
        </w:tc>
        <w:tc>
          <w:tcPr>
            <w:tcW w:w="1843" w:type="dxa"/>
            <w:shd w:val="clear" w:color="auto" w:fill="auto"/>
            <w:noWrap/>
            <w:vAlign w:val="bottom"/>
          </w:tcPr>
          <w:p w14:paraId="096340A0" w14:textId="1D3E808D"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Kuw6k9an","properties":{"formattedCitation":"[1]","plainCitation":"[1]","noteIndex":0},"citationItems":[{"id":1747,"uris":["http://zotero.org/users/local/NieS5SFk/items/TUVNEDJM"],"uri":["http://zotero.org/users/local/NieS5SFk/items/TUVNEDJM"],"itemData":{"id":1747,"type":"article-journal","abstract":"Three cases of brain abscesses caused by Ramichloridium obovoideum are reported. Inspite of adequate antifungal chemotherapy and multiple surgical procedures, all the three patients died of the rupture of a recurrant abscess into the ventricles. Ramichloridium obovoideum was identified as the causative fungus of these brain abscesses. Clinical, histological and mycological features of these cases are described. To our knowledgethis is the first time that this fungus is isolated from a brain abscess in Saudi Arabia. The possibility that this life threatening cerebral mycosis may be endemic in this part of the world is considered.","container-title":"Acta Neurochirurgica","DOI":"10.1007/BF01402887","ISSN":"0001-6268, 0942-0940","issue":"3-4","language":"en","page":"92-95","source":"Crossref","title":"Fatal brain abscesses caused by Ramichloridium obovoideum: Report of three cases","title-short":"Fatal brain abscesses caused by Ramichloridium obovoideum","volume":"93","author":[{"literal":"Naim-ur-Rahman"},{"family":"Mahgoub","given":"El Sh."},{"family":"Chagla","given":"A. H."}],"issued":{"date-parts":[["1988",9]]}}}],"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1]</w:t>
            </w:r>
            <w:r w:rsidRPr="00D2262A">
              <w:rPr>
                <w:rFonts w:ascii="Calibri" w:eastAsia="Times New Roman" w:hAnsi="Calibri" w:cs="Calibri"/>
                <w:color w:val="000000"/>
                <w:lang w:val="fr-FR" w:eastAsia="fr-FR"/>
              </w:rPr>
              <w:fldChar w:fldCharType="end"/>
            </w:r>
          </w:p>
        </w:tc>
        <w:tc>
          <w:tcPr>
            <w:tcW w:w="5528" w:type="dxa"/>
          </w:tcPr>
          <w:p w14:paraId="3FB2EF66"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1EC14A55" w14:textId="77777777" w:rsidTr="005F1D10">
        <w:trPr>
          <w:trHeight w:val="290"/>
        </w:trPr>
        <w:tc>
          <w:tcPr>
            <w:tcW w:w="1771" w:type="dxa"/>
            <w:shd w:val="clear" w:color="auto" w:fill="auto"/>
            <w:noWrap/>
            <w:vAlign w:val="bottom"/>
            <w:hideMark/>
          </w:tcPr>
          <w:p w14:paraId="113BBA2B"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3</w:t>
            </w:r>
          </w:p>
        </w:tc>
        <w:tc>
          <w:tcPr>
            <w:tcW w:w="1843" w:type="dxa"/>
            <w:shd w:val="clear" w:color="auto" w:fill="auto"/>
            <w:noWrap/>
            <w:vAlign w:val="bottom"/>
          </w:tcPr>
          <w:p w14:paraId="3B61B47A" w14:textId="437F65E3"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QlMSdYeF","properties":{"formattedCitation":"[1]","plainCitation":"[1]","noteIndex":0},"citationItems":[{"id":1747,"uris":["http://zotero.org/users/local/NieS5SFk/items/TUVNEDJM"],"uri":["http://zotero.org/users/local/NieS5SFk/items/TUVNEDJM"],"itemData":{"id":1747,"type":"article-journal","abstract":"Three cases of brain abscesses caused by Ramichloridium obovoideum are reported. Inspite of adequate antifungal chemotherapy and multiple surgical procedures, all the three patients died of the rupture of a recurrant abscess into the ventricles. Ramichloridium obovoideum was identified as the causative fungus of these brain abscesses. Clinical, histological and mycological features of these cases are described. To our knowledgethis is the first time that this fungus is isolated from a brain abscess in Saudi Arabia. The possibility that this life threatening cerebral mycosis may be endemic in this part of the world is considered.","container-title":"Acta Neurochirurgica","DOI":"10.1007/BF01402887","ISSN":"0001-6268, 0942-0940","issue":"3-4","language":"en","page":"92-95","source":"Crossref","title":"Fatal brain abscesses caused by Ramichloridium obovoideum: Report of three cases","title-short":"Fatal brain abscesses caused by Ramichloridium obovoideum","volume":"93","author":[{"literal":"Naim-ur-Rahman"},{"family":"Mahgoub","given":"El Sh."},{"family":"Chagla","given":"A. H."}],"issued":{"date-parts":[["1988",9]]}}}],"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1]</w:t>
            </w:r>
            <w:r w:rsidRPr="00D2262A">
              <w:rPr>
                <w:rFonts w:ascii="Calibri" w:eastAsia="Times New Roman" w:hAnsi="Calibri" w:cs="Calibri"/>
                <w:color w:val="000000"/>
                <w:lang w:val="fr-FR" w:eastAsia="fr-FR"/>
              </w:rPr>
              <w:fldChar w:fldCharType="end"/>
            </w:r>
          </w:p>
        </w:tc>
        <w:tc>
          <w:tcPr>
            <w:tcW w:w="5528" w:type="dxa"/>
          </w:tcPr>
          <w:p w14:paraId="2E557048"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1548F449" w14:textId="77777777" w:rsidTr="005F1D10">
        <w:trPr>
          <w:trHeight w:val="290"/>
        </w:trPr>
        <w:tc>
          <w:tcPr>
            <w:tcW w:w="1771" w:type="dxa"/>
            <w:shd w:val="clear" w:color="auto" w:fill="auto"/>
            <w:noWrap/>
            <w:vAlign w:val="bottom"/>
            <w:hideMark/>
          </w:tcPr>
          <w:p w14:paraId="784D5FFD"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4</w:t>
            </w:r>
          </w:p>
        </w:tc>
        <w:tc>
          <w:tcPr>
            <w:tcW w:w="1843" w:type="dxa"/>
            <w:shd w:val="clear" w:color="auto" w:fill="auto"/>
            <w:noWrap/>
            <w:vAlign w:val="bottom"/>
          </w:tcPr>
          <w:p w14:paraId="4B686731" w14:textId="0CFBC439"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O1IM5ltK","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7F4BAD6C"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38EF9448" w14:textId="77777777" w:rsidTr="005F1D10">
        <w:trPr>
          <w:trHeight w:val="290"/>
        </w:trPr>
        <w:tc>
          <w:tcPr>
            <w:tcW w:w="1771" w:type="dxa"/>
            <w:shd w:val="clear" w:color="auto" w:fill="auto"/>
            <w:noWrap/>
            <w:vAlign w:val="bottom"/>
            <w:hideMark/>
          </w:tcPr>
          <w:p w14:paraId="2AD0454D"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5</w:t>
            </w:r>
          </w:p>
        </w:tc>
        <w:tc>
          <w:tcPr>
            <w:tcW w:w="1843" w:type="dxa"/>
            <w:shd w:val="clear" w:color="auto" w:fill="auto"/>
            <w:noWrap/>
            <w:vAlign w:val="bottom"/>
          </w:tcPr>
          <w:p w14:paraId="12FF57F8" w14:textId="6803BAB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SSn2Thxr","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68DE7306"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6B89752A" w14:textId="77777777" w:rsidTr="005F1D10">
        <w:trPr>
          <w:trHeight w:val="290"/>
        </w:trPr>
        <w:tc>
          <w:tcPr>
            <w:tcW w:w="1771" w:type="dxa"/>
            <w:shd w:val="clear" w:color="auto" w:fill="auto"/>
            <w:noWrap/>
            <w:vAlign w:val="bottom"/>
            <w:hideMark/>
          </w:tcPr>
          <w:p w14:paraId="5A18659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6</w:t>
            </w:r>
          </w:p>
        </w:tc>
        <w:tc>
          <w:tcPr>
            <w:tcW w:w="1843" w:type="dxa"/>
            <w:shd w:val="clear" w:color="auto" w:fill="auto"/>
            <w:noWrap/>
            <w:vAlign w:val="bottom"/>
          </w:tcPr>
          <w:p w14:paraId="74FE7772" w14:textId="2C02E3C5"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MkWTt7qd","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61393A96"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Israel</w:t>
            </w:r>
          </w:p>
        </w:tc>
      </w:tr>
      <w:tr w:rsidR="00D2262A" w:rsidRPr="00D2262A" w14:paraId="4133A028" w14:textId="77777777" w:rsidTr="005F1D10">
        <w:trPr>
          <w:trHeight w:val="290"/>
        </w:trPr>
        <w:tc>
          <w:tcPr>
            <w:tcW w:w="1771" w:type="dxa"/>
            <w:shd w:val="clear" w:color="auto" w:fill="auto"/>
            <w:noWrap/>
            <w:vAlign w:val="bottom"/>
            <w:hideMark/>
          </w:tcPr>
          <w:p w14:paraId="1360C2F3"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7</w:t>
            </w:r>
          </w:p>
        </w:tc>
        <w:tc>
          <w:tcPr>
            <w:tcW w:w="1843" w:type="dxa"/>
            <w:shd w:val="clear" w:color="auto" w:fill="auto"/>
            <w:noWrap/>
            <w:vAlign w:val="bottom"/>
          </w:tcPr>
          <w:p w14:paraId="02238CF8" w14:textId="59FC1464"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8WcRIj64","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28E3AB69" w14:textId="77777777" w:rsidR="00D2262A" w:rsidRPr="00D2262A" w:rsidRDefault="00D2262A" w:rsidP="00D2262A">
            <w:pPr>
              <w:spacing w:after="0" w:line="240" w:lineRule="auto"/>
              <w:jc w:val="center"/>
              <w:rPr>
                <w:rFonts w:ascii="Calibri" w:eastAsia="Times New Roman" w:hAnsi="Calibri" w:cs="Calibri"/>
                <w:color w:val="000000"/>
                <w:lang w:val="en-US" w:eastAsia="fr-FR"/>
              </w:rPr>
            </w:pPr>
            <w:r w:rsidRPr="00D2262A">
              <w:rPr>
                <w:rFonts w:ascii="Calibri" w:eastAsia="Times New Roman" w:hAnsi="Calibri" w:cs="Calibri"/>
                <w:color w:val="000000"/>
                <w:lang w:val="en-US" w:eastAsia="fr-FR"/>
              </w:rPr>
              <w:t>Qatar (past travel to India)</w:t>
            </w:r>
          </w:p>
        </w:tc>
      </w:tr>
      <w:tr w:rsidR="00D2262A" w:rsidRPr="00D2262A" w14:paraId="28BC81EB" w14:textId="77777777" w:rsidTr="005F1D10">
        <w:trPr>
          <w:trHeight w:val="290"/>
        </w:trPr>
        <w:tc>
          <w:tcPr>
            <w:tcW w:w="1771" w:type="dxa"/>
            <w:shd w:val="clear" w:color="auto" w:fill="auto"/>
            <w:noWrap/>
            <w:vAlign w:val="bottom"/>
            <w:hideMark/>
          </w:tcPr>
          <w:p w14:paraId="7493F42C"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8</w:t>
            </w:r>
          </w:p>
        </w:tc>
        <w:tc>
          <w:tcPr>
            <w:tcW w:w="1843" w:type="dxa"/>
            <w:shd w:val="clear" w:color="auto" w:fill="auto"/>
            <w:noWrap/>
            <w:vAlign w:val="bottom"/>
          </w:tcPr>
          <w:p w14:paraId="6B0B2D6C" w14:textId="69A5F68E"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Ubgx9xJd","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26DA88BD"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Oman</w:t>
            </w:r>
          </w:p>
        </w:tc>
      </w:tr>
      <w:tr w:rsidR="00D2262A" w:rsidRPr="00D2262A" w14:paraId="263867B1" w14:textId="77777777" w:rsidTr="005F1D10">
        <w:trPr>
          <w:trHeight w:val="290"/>
        </w:trPr>
        <w:tc>
          <w:tcPr>
            <w:tcW w:w="1771" w:type="dxa"/>
            <w:shd w:val="clear" w:color="auto" w:fill="auto"/>
            <w:noWrap/>
            <w:vAlign w:val="bottom"/>
            <w:hideMark/>
          </w:tcPr>
          <w:p w14:paraId="62D0E43E"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9</w:t>
            </w:r>
          </w:p>
        </w:tc>
        <w:tc>
          <w:tcPr>
            <w:tcW w:w="1843" w:type="dxa"/>
            <w:shd w:val="clear" w:color="auto" w:fill="auto"/>
            <w:noWrap/>
            <w:vAlign w:val="bottom"/>
          </w:tcPr>
          <w:p w14:paraId="02D1107E" w14:textId="4119108C"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YSZUNgLL","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29726FD1"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United Arab Emirates</w:t>
            </w:r>
          </w:p>
        </w:tc>
      </w:tr>
      <w:tr w:rsidR="00D2262A" w:rsidRPr="00D2262A" w14:paraId="24F5B950" w14:textId="77777777" w:rsidTr="005F1D10">
        <w:trPr>
          <w:trHeight w:val="290"/>
        </w:trPr>
        <w:tc>
          <w:tcPr>
            <w:tcW w:w="1771" w:type="dxa"/>
            <w:shd w:val="clear" w:color="auto" w:fill="auto"/>
            <w:noWrap/>
            <w:vAlign w:val="bottom"/>
            <w:hideMark/>
          </w:tcPr>
          <w:p w14:paraId="5CEEB5B5"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0</w:t>
            </w:r>
          </w:p>
        </w:tc>
        <w:tc>
          <w:tcPr>
            <w:tcW w:w="1843" w:type="dxa"/>
            <w:shd w:val="clear" w:color="auto" w:fill="auto"/>
            <w:noWrap/>
            <w:vAlign w:val="bottom"/>
          </w:tcPr>
          <w:p w14:paraId="4CBDDABD" w14:textId="59FB0FE9"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295qBicw","properties":{"formattedCitation":"[2]","plainCitation":"[2]","noteIndex":0},"citationItems":[{"id":1748,"uris":["http://zotero.org/users/local/NieS5SFk/items/ASGNDY7Q"],"uri":["http://zotero.org/users/local/NieS5SFk/items/ASGNDY7Q"],"itemData":{"id":1748,"type":"article-journal","container-title":"Medical Mycology","DOI":"10.1080/02681219380000391","ISSN":"1369-3786, 1460-2709","issue":"4","language":"en","page":"325-332","source":"Crossref","title":"Phaeohyphomycosis of the brain caused by &lt;i&gt;Ramichloridium mackenziei&lt;/i&gt; sp. nov. in Middle Eastern Countries","volume":"31","author":[{"family":"Campbell","given":"C.K."},{"family":"Al-Hedaithy","given":"S.S.A."}],"issued":{"date-parts":[["1993",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2]</w:t>
            </w:r>
            <w:r w:rsidRPr="00D2262A">
              <w:rPr>
                <w:rFonts w:ascii="Calibri" w:eastAsia="Times New Roman" w:hAnsi="Calibri" w:cs="Calibri"/>
                <w:color w:val="000000"/>
                <w:lang w:val="fr-FR" w:eastAsia="fr-FR"/>
              </w:rPr>
              <w:fldChar w:fldCharType="end"/>
            </w:r>
          </w:p>
        </w:tc>
        <w:tc>
          <w:tcPr>
            <w:tcW w:w="5528" w:type="dxa"/>
          </w:tcPr>
          <w:p w14:paraId="2A7D536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24B3DA5B" w14:textId="77777777" w:rsidTr="005F1D10">
        <w:trPr>
          <w:trHeight w:val="290"/>
        </w:trPr>
        <w:tc>
          <w:tcPr>
            <w:tcW w:w="1771" w:type="dxa"/>
            <w:shd w:val="clear" w:color="auto" w:fill="auto"/>
            <w:noWrap/>
            <w:vAlign w:val="bottom"/>
            <w:hideMark/>
          </w:tcPr>
          <w:p w14:paraId="01D3078F"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1</w:t>
            </w:r>
          </w:p>
        </w:tc>
        <w:tc>
          <w:tcPr>
            <w:tcW w:w="1843" w:type="dxa"/>
            <w:shd w:val="clear" w:color="auto" w:fill="auto"/>
            <w:noWrap/>
            <w:vAlign w:val="bottom"/>
          </w:tcPr>
          <w:p w14:paraId="17D5B618" w14:textId="28E5D6EE"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kKpnp8ax","properties":{"formattedCitation":"[3]","plainCitation":"[3]","noteIndex":0},"citationItems":[{"id":1750,"uris":["http://zotero.org/users/local/NieS5SFk/items/WWESSVIM"],"uri":["http://zotero.org/users/local/NieS5SFk/items/WWESSVIM"],"itemData":{"id":1750,"type":"article-journal","container-title":"J. CLIN. MICROBIOL.","language":"en","page":"8","source":"Zotero","title":"U.S. Case Report of Cerebral Phaeohyphomycosis Caused by Ramichloridium obovoideum (R. mackenziei): Criteria for Identiﬁcation, Therapy, and Review of Other Known Dematiaceous Neurotropic Taxa","volume":"36","author":[{"family":"Sutton","given":"Deanna A"},{"family":"Slifkin","given":"Malcolm"},{"family":"Yakulis","given":"Robert"},{"family":"Rinaldi","given":"Michael G"}],"issued":{"date-parts":[["1998"]]}}}],"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3]</w:t>
            </w:r>
            <w:r w:rsidRPr="00D2262A">
              <w:rPr>
                <w:rFonts w:ascii="Calibri" w:eastAsia="Times New Roman" w:hAnsi="Calibri" w:cs="Calibri"/>
                <w:color w:val="000000"/>
                <w:lang w:val="fr-FR" w:eastAsia="fr-FR"/>
              </w:rPr>
              <w:fldChar w:fldCharType="end"/>
            </w:r>
          </w:p>
        </w:tc>
        <w:tc>
          <w:tcPr>
            <w:tcW w:w="5528" w:type="dxa"/>
          </w:tcPr>
          <w:p w14:paraId="7CB77296"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080DD94E" w14:textId="77777777" w:rsidTr="005F1D10">
        <w:trPr>
          <w:trHeight w:val="290"/>
        </w:trPr>
        <w:tc>
          <w:tcPr>
            <w:tcW w:w="1771" w:type="dxa"/>
            <w:shd w:val="clear" w:color="auto" w:fill="auto"/>
            <w:noWrap/>
            <w:vAlign w:val="bottom"/>
            <w:hideMark/>
          </w:tcPr>
          <w:p w14:paraId="22CCA443"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2</w:t>
            </w:r>
          </w:p>
        </w:tc>
        <w:tc>
          <w:tcPr>
            <w:tcW w:w="1843" w:type="dxa"/>
            <w:shd w:val="clear" w:color="auto" w:fill="auto"/>
            <w:noWrap/>
            <w:vAlign w:val="bottom"/>
            <w:hideMark/>
          </w:tcPr>
          <w:p w14:paraId="1FC65198" w14:textId="08CC4CA4"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pIGWMPEJ","properties":{"formattedCitation":"[4]","plainCitation":"[4]","noteIndex":0},"citationItems":[{"id":1833,"uris":["http://zotero.org/users/local/NieS5SFk/items/D7YK8FTJ"],"uri":["http://zotero.org/users/local/NieS5SFk/items/D7YK8FTJ"],"itemData":{"id":1833,"type":"article-journal","container-title":"Neurosurgery","DOI":"10.1097/00006123-199908000-00034","ISSN":"0148-396X, 1524-4040","issue":"2","language":"en","page":"372-374","source":"DOI.org (Crossref)","title":"Cerebral Phaeohyphomycosis Caused by Ramichloridium obovoideum (Ramichloridium mackenziei)","volume":"45","author":[{"family":"Podnos","given":"Yale D."},{"family":"Anastasio","given":"Patrick"},{"family":"Maza","given":"Luis De La"},{"family":"Kim","given":"Richard B."}],"issued":{"date-parts":[["1999",8]]}}}],"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4]</w:t>
            </w:r>
            <w:r w:rsidRPr="00D2262A">
              <w:rPr>
                <w:rFonts w:ascii="Calibri" w:eastAsia="Times New Roman" w:hAnsi="Calibri" w:cs="Calibri"/>
                <w:color w:val="000000"/>
                <w:lang w:val="fr-FR" w:eastAsia="fr-FR"/>
              </w:rPr>
              <w:fldChar w:fldCharType="end"/>
            </w:r>
          </w:p>
        </w:tc>
        <w:tc>
          <w:tcPr>
            <w:tcW w:w="5528" w:type="dxa"/>
          </w:tcPr>
          <w:p w14:paraId="1634F0FD"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Kuwait</w:t>
            </w:r>
          </w:p>
        </w:tc>
      </w:tr>
      <w:tr w:rsidR="00D2262A" w:rsidRPr="00D2262A" w14:paraId="05019533" w14:textId="77777777" w:rsidTr="005F1D10">
        <w:trPr>
          <w:trHeight w:val="290"/>
        </w:trPr>
        <w:tc>
          <w:tcPr>
            <w:tcW w:w="1771" w:type="dxa"/>
            <w:shd w:val="clear" w:color="auto" w:fill="auto"/>
            <w:noWrap/>
            <w:vAlign w:val="bottom"/>
            <w:hideMark/>
          </w:tcPr>
          <w:p w14:paraId="16562C14"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3</w:t>
            </w:r>
          </w:p>
        </w:tc>
        <w:tc>
          <w:tcPr>
            <w:tcW w:w="1843" w:type="dxa"/>
            <w:shd w:val="clear" w:color="auto" w:fill="auto"/>
            <w:noWrap/>
            <w:vAlign w:val="bottom"/>
            <w:hideMark/>
          </w:tcPr>
          <w:p w14:paraId="02E5AB39" w14:textId="4D08F57D"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4NPCpqyA","properties":{"formattedCitation":"[5]","plainCitation":"[5]","noteIndex":0},"citationItems":[{"id":1751,"uris":["http://zotero.org/users/local/NieS5SFk/items/BVIINXZ2"],"uri":["http://zotero.org/users/local/NieS5SFk/items/BVIINXZ2"],"itemData":{"id":1751,"type":"article-journal","container-title":"Annals of Saudi Medicine","DOI":"10.5144/0256-4947.2000.457","ISSN":"0256-4947, 0975-4466","issue":"5-6","language":"en","page":"457-460","source":"Crossref","title":"Cerebral Phaeohyphomycosis Caused by &lt;i&gt;Ramichloridium Mackenziei&lt;/i&gt; in the Eastern Province of Saudi Arabia","volume":"20","author":[{"family":"Kashgari","given":"Tahir Q."},{"family":"Al-Miniawi","given":"Hani"},{"family":"Moawad Hanna","given":"Maher K."}],"issued":{"date-parts":[["2000",9]]}}}],"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5]</w:t>
            </w:r>
            <w:r w:rsidRPr="00D2262A">
              <w:rPr>
                <w:rFonts w:ascii="Calibri" w:eastAsia="Times New Roman" w:hAnsi="Calibri" w:cs="Calibri"/>
                <w:color w:val="000000"/>
                <w:lang w:val="fr-FR" w:eastAsia="fr-FR"/>
              </w:rPr>
              <w:fldChar w:fldCharType="end"/>
            </w:r>
          </w:p>
        </w:tc>
        <w:tc>
          <w:tcPr>
            <w:tcW w:w="5528" w:type="dxa"/>
          </w:tcPr>
          <w:p w14:paraId="3FE666C6"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1EA65FCB" w14:textId="77777777" w:rsidTr="005F1D10">
        <w:trPr>
          <w:trHeight w:val="290"/>
        </w:trPr>
        <w:tc>
          <w:tcPr>
            <w:tcW w:w="1771" w:type="dxa"/>
            <w:shd w:val="clear" w:color="auto" w:fill="auto"/>
            <w:noWrap/>
            <w:vAlign w:val="bottom"/>
            <w:hideMark/>
          </w:tcPr>
          <w:p w14:paraId="28C572C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4</w:t>
            </w:r>
          </w:p>
        </w:tc>
        <w:tc>
          <w:tcPr>
            <w:tcW w:w="1843" w:type="dxa"/>
            <w:shd w:val="clear" w:color="auto" w:fill="auto"/>
            <w:noWrap/>
            <w:vAlign w:val="bottom"/>
            <w:hideMark/>
          </w:tcPr>
          <w:p w14:paraId="39D157C5" w14:textId="0E68423D"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6r6XMxY5","properties":{"formattedCitation":"[5]","plainCitation":"[5]","noteIndex":0},"citationItems":[{"id":1751,"uris":["http://zotero.org/users/local/NieS5SFk/items/BVIINXZ2"],"uri":["http://zotero.org/users/local/NieS5SFk/items/BVIINXZ2"],"itemData":{"id":1751,"type":"article-journal","container-title":"Annals of Saudi Medicine","DOI":"10.5144/0256-4947.2000.457","ISSN":"0256-4947, 0975-4466","issue":"5-6","language":"en","page":"457-460","source":"Crossref","title":"Cerebral Phaeohyphomycosis Caused by &lt;i&gt;Ramichloridium Mackenziei&lt;/i&gt; in the Eastern Province of Saudi Arabia","volume":"20","author":[{"family":"Kashgari","given":"Tahir Q."},{"family":"Al-Miniawi","given":"Hani"},{"family":"Moawad Hanna","given":"Maher K."}],"issued":{"date-parts":[["2000",9]]}}}],"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5]</w:t>
            </w:r>
            <w:r w:rsidRPr="00D2262A">
              <w:rPr>
                <w:rFonts w:ascii="Calibri" w:eastAsia="Times New Roman" w:hAnsi="Calibri" w:cs="Calibri"/>
                <w:color w:val="000000"/>
                <w:lang w:val="fr-FR" w:eastAsia="fr-FR"/>
              </w:rPr>
              <w:fldChar w:fldCharType="end"/>
            </w:r>
          </w:p>
        </w:tc>
        <w:tc>
          <w:tcPr>
            <w:tcW w:w="5528" w:type="dxa"/>
          </w:tcPr>
          <w:p w14:paraId="2F20F6BC"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75E838BD" w14:textId="77777777" w:rsidTr="005F1D10">
        <w:trPr>
          <w:trHeight w:val="290"/>
        </w:trPr>
        <w:tc>
          <w:tcPr>
            <w:tcW w:w="1771" w:type="dxa"/>
            <w:shd w:val="clear" w:color="auto" w:fill="auto"/>
            <w:noWrap/>
            <w:vAlign w:val="bottom"/>
            <w:hideMark/>
          </w:tcPr>
          <w:p w14:paraId="6FB5ABE3"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5</w:t>
            </w:r>
          </w:p>
        </w:tc>
        <w:tc>
          <w:tcPr>
            <w:tcW w:w="1843" w:type="dxa"/>
            <w:shd w:val="clear" w:color="auto" w:fill="auto"/>
            <w:noWrap/>
            <w:vAlign w:val="bottom"/>
            <w:hideMark/>
          </w:tcPr>
          <w:p w14:paraId="279005B3" w14:textId="1B7E80DE"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1Wb6bohV","properties":{"formattedCitation":"[6]","plainCitation":"[6]","noteIndex":0},"citationItems":[{"id":1752,"uris":["http://zotero.org/users/local/NieS5SFk/items/9PMBUH5Q"],"uri":["http://zotero.org/users/local/NieS5SFk/items/9PMBUH5Q"],"itemData":{"id":1752,"type":"article-journal","abstract":"We report two cases of brain abscesses caused by Ramichloridium mackenziei, a neurotropic dematiaceous fungus that seems to be geographically restricted to the Middle East. One of the patients had chronic myelomonocytic leukemia but did not receive any chemotherapeutic agents. The other patient was a normal host. Both cases had a fatal outcome despite aggressive antifungal therapy and surgical intervention. Herein, we review all previously described cases in the literature, and discuss the epidemiology, mycology and histopathology of this life-threatening organism.","container-title":"Medical Mycology","language":"en","page":"6","source":"Zotero","title":"Ramichloridium mackenziei brain abscess: report of two cases and review of the literature","author":[{"family":"Kanj","given":"S S"},{"family":"Amr","given":"S S"}],"issued":{"date-parts":[["200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6]</w:t>
            </w:r>
            <w:r w:rsidRPr="00D2262A">
              <w:rPr>
                <w:rFonts w:ascii="Calibri" w:eastAsia="Times New Roman" w:hAnsi="Calibri" w:cs="Calibri"/>
                <w:color w:val="000000"/>
                <w:lang w:val="fr-FR" w:eastAsia="fr-FR"/>
              </w:rPr>
              <w:fldChar w:fldCharType="end"/>
            </w:r>
          </w:p>
        </w:tc>
        <w:tc>
          <w:tcPr>
            <w:tcW w:w="5528" w:type="dxa"/>
          </w:tcPr>
          <w:p w14:paraId="5B375C9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57F8E2F5" w14:textId="77777777" w:rsidTr="005F1D10">
        <w:trPr>
          <w:trHeight w:val="290"/>
        </w:trPr>
        <w:tc>
          <w:tcPr>
            <w:tcW w:w="1771" w:type="dxa"/>
            <w:shd w:val="clear" w:color="auto" w:fill="auto"/>
            <w:noWrap/>
            <w:vAlign w:val="bottom"/>
            <w:hideMark/>
          </w:tcPr>
          <w:p w14:paraId="68D59EB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6</w:t>
            </w:r>
          </w:p>
        </w:tc>
        <w:tc>
          <w:tcPr>
            <w:tcW w:w="1843" w:type="dxa"/>
            <w:shd w:val="clear" w:color="auto" w:fill="auto"/>
            <w:noWrap/>
            <w:vAlign w:val="bottom"/>
            <w:hideMark/>
          </w:tcPr>
          <w:p w14:paraId="663706FB" w14:textId="2C63C623"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WR0lbb3v","properties":{"formattedCitation":"[6]","plainCitation":"[6]","noteIndex":0},"citationItems":[{"id":1752,"uris":["http://zotero.org/users/local/NieS5SFk/items/9PMBUH5Q"],"uri":["http://zotero.org/users/local/NieS5SFk/items/9PMBUH5Q"],"itemData":{"id":1752,"type":"article-journal","abstract":"We report two cases of brain abscesses caused by Ramichloridium mackenziei, a neurotropic dematiaceous fungus that seems to be geographically restricted to the Middle East. One of the patients had chronic myelomonocytic leukemia but did not receive any chemotherapeutic agents. The other patient was a normal host. Both cases had a fatal outcome despite aggressive antifungal therapy and surgical intervention. Herein, we review all previously described cases in the literature, and discuss the epidemiology, mycology and histopathology of this life-threatening organism.","container-title":"Medical Mycology","language":"en","page":"6","source":"Zotero","title":"Ramichloridium mackenziei brain abscess: report of two cases and review of the literature","author":[{"family":"Kanj","given":"S S"},{"family":"Amr","given":"S S"}],"issued":{"date-parts":[["200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6]</w:t>
            </w:r>
            <w:r w:rsidRPr="00D2262A">
              <w:rPr>
                <w:rFonts w:ascii="Calibri" w:eastAsia="Times New Roman" w:hAnsi="Calibri" w:cs="Calibri"/>
                <w:color w:val="000000"/>
                <w:lang w:val="fr-FR" w:eastAsia="fr-FR"/>
              </w:rPr>
              <w:fldChar w:fldCharType="end"/>
            </w:r>
          </w:p>
        </w:tc>
        <w:tc>
          <w:tcPr>
            <w:tcW w:w="5528" w:type="dxa"/>
          </w:tcPr>
          <w:p w14:paraId="6813BAF9"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31DACE27" w14:textId="77777777" w:rsidTr="005F1D10">
        <w:trPr>
          <w:trHeight w:val="290"/>
        </w:trPr>
        <w:tc>
          <w:tcPr>
            <w:tcW w:w="1771" w:type="dxa"/>
            <w:shd w:val="clear" w:color="auto" w:fill="auto"/>
            <w:noWrap/>
            <w:vAlign w:val="bottom"/>
            <w:hideMark/>
          </w:tcPr>
          <w:p w14:paraId="0227BE8E"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7</w:t>
            </w:r>
          </w:p>
        </w:tc>
        <w:tc>
          <w:tcPr>
            <w:tcW w:w="1843" w:type="dxa"/>
            <w:shd w:val="clear" w:color="auto" w:fill="auto"/>
            <w:noWrap/>
            <w:vAlign w:val="bottom"/>
            <w:hideMark/>
          </w:tcPr>
          <w:p w14:paraId="49C5F021" w14:textId="11EC31A5"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IHkcKyxa","properties":{"formattedCitation":"[7]","plainCitation":"[7]","noteIndex":0},"citationItems":[{"id":1753,"uris":["http://zotero.org/users/local/NieS5SFk/items/XHUUUPWY"],"uri":["http://zotero.org/users/local/NieS5SFk/items/XHUUUPWY"],"itemData":{"id":1753,"type":"article-journal","abstract":"In this report we describe a case of cerebral phaeohyphomycosis involving a 56-yearold Egyptian male who worked as a mason in Kuwait for 6 years. Computerized tomography scan of the brain revealed presence of a large abscess in the left occipital lobe. Aspirated pus from the abscess showed branched, septate, hyphae with light brown pigmentation. Cultured pus grew the fungus Ramichloridium mackenziei. Despite amphotericin B (1 mg kg¡1 per day) therapy for 2 weeks, the patient expired. The isolate was later found to be resistant to amphotericin B (432 m g ml¡1). Antifungal susceptibility testing to other agents was also performed.","container-title":"Medical Mycology","language":"en","page":"5","source":"Zotero","title":"Additional case of Ramichloridium mackenziei cerebral phaeohyphomycosis from the Middle East","author":[{"family":"Khan","given":"Z U"},{"family":"Lamdhade","given":"S J"}],"issued":{"date-parts":[["2002"]]}}}],"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7]</w:t>
            </w:r>
            <w:r w:rsidRPr="00D2262A">
              <w:rPr>
                <w:rFonts w:ascii="Calibri" w:eastAsia="Times New Roman" w:hAnsi="Calibri" w:cs="Calibri"/>
                <w:color w:val="000000"/>
                <w:lang w:eastAsia="fr-FR"/>
              </w:rPr>
              <w:fldChar w:fldCharType="end"/>
            </w:r>
          </w:p>
        </w:tc>
        <w:tc>
          <w:tcPr>
            <w:tcW w:w="5528" w:type="dxa"/>
          </w:tcPr>
          <w:p w14:paraId="4999F1B7"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Kuwait (Egyptian origin)</w:t>
            </w:r>
          </w:p>
        </w:tc>
      </w:tr>
      <w:tr w:rsidR="00D2262A" w:rsidRPr="00D2262A" w14:paraId="58E6C62E" w14:textId="77777777" w:rsidTr="005F1D10">
        <w:trPr>
          <w:trHeight w:val="290"/>
        </w:trPr>
        <w:tc>
          <w:tcPr>
            <w:tcW w:w="1771" w:type="dxa"/>
            <w:shd w:val="clear" w:color="auto" w:fill="auto"/>
            <w:noWrap/>
            <w:vAlign w:val="bottom"/>
            <w:hideMark/>
          </w:tcPr>
          <w:p w14:paraId="32236B63"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8</w:t>
            </w:r>
          </w:p>
        </w:tc>
        <w:tc>
          <w:tcPr>
            <w:tcW w:w="1843" w:type="dxa"/>
            <w:shd w:val="clear" w:color="auto" w:fill="auto"/>
            <w:noWrap/>
            <w:vAlign w:val="bottom"/>
            <w:hideMark/>
          </w:tcPr>
          <w:p w14:paraId="13DB77CE" w14:textId="606E7F2A"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i7BXi6dI","properties":{"formattedCitation":"[8]","plainCitation":"[8]","noteIndex":0},"citationItems":[{"id":1757,"uris":["http://zotero.org/users/local/NieS5SFk/items/5MHSY79K"],"uri":["http://zotero.org/users/local/NieS5SFk/items/5MHSY79K"],"itemData":{"id":1757,"type":"article-journal","abstract":"Cerebral phaeohyphomycosis caused by Ramichloridium mackenziei is universally fatal. All reported cases with long-term follow-up have indicated 100% mortality despite antifungal therapy and surgical intervention. We describe the case of a 62-year-old patient who underwent renal transplantation and had a cerebral abscess caused by R. mackenziei. The infection progressed despite surgical evacuation and therapy with liposomal amphotericin B, itraconazole, and 5-flucytosine. The patient was subsequently treated with the investigational triazole posaconazole oral suspension, 800 mg/day, in divided doses. Treatment with posaconazole resulted in progressive clinical and radiologic improvement. The patient is alive four years after diagnosis and maintained on posaconazole therapy. This case supports the potential role of this extended-spectrum azole in the treatment of this serious fungal infection of the central nervous system.","container-title":"Medical Mycology","DOI":"10.1080/13693780400011104","ISSN":"1369-3786, 1460-2709","issue":"1","language":"en","page":"91-95","source":"Crossref","title":"Successful therapy of cerebral phaeohyphomycosis due to &lt;i&gt;Ramichloridium mackenziei&lt;/i&gt; with the new triazole posaconazole","volume":"43","author":[{"family":"Al-abdely","given":"H. M."},{"family":"Alkhunaizi","given":"A. M."},{"family":"Al-tawfiq","given":"J. A."},{"family":"Hassounah","given":"M."},{"family":"Rinaldi","given":"M. G."},{"family":"Sutton","given":"D. A."}],"issued":{"date-parts":[["2005",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8]</w:t>
            </w:r>
            <w:r w:rsidRPr="00D2262A">
              <w:rPr>
                <w:rFonts w:ascii="Calibri" w:eastAsia="Times New Roman" w:hAnsi="Calibri" w:cs="Calibri"/>
                <w:color w:val="000000"/>
                <w:lang w:val="fr-FR" w:eastAsia="fr-FR"/>
              </w:rPr>
              <w:fldChar w:fldCharType="end"/>
            </w:r>
          </w:p>
        </w:tc>
        <w:tc>
          <w:tcPr>
            <w:tcW w:w="5528" w:type="dxa"/>
          </w:tcPr>
          <w:p w14:paraId="658FCE35"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3F6EEAF2" w14:textId="77777777" w:rsidTr="005F1D10">
        <w:trPr>
          <w:trHeight w:val="290"/>
        </w:trPr>
        <w:tc>
          <w:tcPr>
            <w:tcW w:w="1771" w:type="dxa"/>
            <w:shd w:val="clear" w:color="auto" w:fill="auto"/>
            <w:noWrap/>
            <w:vAlign w:val="bottom"/>
            <w:hideMark/>
          </w:tcPr>
          <w:p w14:paraId="284DC760"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19</w:t>
            </w:r>
          </w:p>
        </w:tc>
        <w:tc>
          <w:tcPr>
            <w:tcW w:w="1843" w:type="dxa"/>
            <w:shd w:val="clear" w:color="auto" w:fill="auto"/>
            <w:noWrap/>
            <w:vAlign w:val="bottom"/>
            <w:hideMark/>
          </w:tcPr>
          <w:p w14:paraId="4AE68098" w14:textId="722C6F31"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Yg6ci156","properties":{"formattedCitation":"[9]","plainCitation":"[9]","noteIndex":0},"citationItems":[{"id":1759,"uris":["http://zotero.org/users/local/NieS5SFk/items/F3VC9SRC"],"uri":["http://zotero.org/users/local/NieS5SFk/items/F3VC9SRC"],"itemData":{"id":1759,"type":"article-journal","container-title":"Diagnostic Cytopathology","DOI":"10.1002/dc.20724","ISSN":"87551039, 10970339","issue":"11","language":"en","page":"695-699","source":"Crossref","title":"Aspiration cytology of brain abscess from a fatal case of cerebral phaeohyphomycosis due toRamichloridium mackenziei","volume":"35","author":[{"family":"Amr","given":"Samir S."},{"family":"Al-Tawfiq","given":"Jaffar A."}],"issued":{"date-parts":[["2007",1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9]</w:t>
            </w:r>
            <w:r w:rsidRPr="00D2262A">
              <w:rPr>
                <w:rFonts w:ascii="Calibri" w:eastAsia="Times New Roman" w:hAnsi="Calibri" w:cs="Calibri"/>
                <w:color w:val="000000"/>
                <w:lang w:val="fr-FR" w:eastAsia="fr-FR"/>
              </w:rPr>
              <w:fldChar w:fldCharType="end"/>
            </w:r>
          </w:p>
        </w:tc>
        <w:tc>
          <w:tcPr>
            <w:tcW w:w="5528" w:type="dxa"/>
          </w:tcPr>
          <w:p w14:paraId="07E03571"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73FAAA71" w14:textId="77777777" w:rsidTr="005F1D10">
        <w:trPr>
          <w:trHeight w:val="290"/>
        </w:trPr>
        <w:tc>
          <w:tcPr>
            <w:tcW w:w="1771" w:type="dxa"/>
            <w:shd w:val="clear" w:color="auto" w:fill="auto"/>
            <w:noWrap/>
            <w:vAlign w:val="bottom"/>
            <w:hideMark/>
          </w:tcPr>
          <w:p w14:paraId="1D3816EA"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20</w:t>
            </w:r>
          </w:p>
        </w:tc>
        <w:tc>
          <w:tcPr>
            <w:tcW w:w="1843" w:type="dxa"/>
            <w:shd w:val="clear" w:color="auto" w:fill="auto"/>
            <w:noWrap/>
            <w:vAlign w:val="bottom"/>
            <w:hideMark/>
          </w:tcPr>
          <w:p w14:paraId="0BD3D00D" w14:textId="10E06DAF"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oEdxNrDZ","properties":{"formattedCitation":"[10]","plainCitation":"[10]","noteIndex":0},"citationItems":[{"id":1762,"uris":["http://zotero.org/users/local/NieS5SFk/items/EFZKXEQG"],"uri":["http://zotero.org/users/local/NieS5SFk/items/EFZKXEQG"],"itemData":{"id":1762,"type":"article-journal","container-title":"Journal of Clinical Microbiology","DOI":"10.1128/JCM.01855-09","ISSN":"0095-1137","issue":"2","language":"en","page":"646-649","source":"Crossref","title":"First Autochthonous Case of Rhinocladiella mackenziei Cerebral Abscess Outside the Middle East","volume":"48","author":[{"family":"Badali","given":"H."},{"family":"Chander","given":"J."},{"family":"Bansal","given":"S."},{"family":"Aher","given":"A."},{"family":"Borkar","given":"S. S."},{"family":"Meis","given":"J. F."},{"family":"De Hoog","given":"G. S."}],"issued":{"date-parts":[["2010",2,1]]}}}],"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10]</w:t>
            </w:r>
            <w:r w:rsidRPr="00D2262A">
              <w:rPr>
                <w:rFonts w:ascii="Calibri" w:eastAsia="Times New Roman" w:hAnsi="Calibri" w:cs="Calibri"/>
                <w:color w:val="000000"/>
                <w:lang w:val="fr-FR" w:eastAsia="fr-FR"/>
              </w:rPr>
              <w:fldChar w:fldCharType="end"/>
            </w:r>
          </w:p>
        </w:tc>
        <w:tc>
          <w:tcPr>
            <w:tcW w:w="5528" w:type="dxa"/>
          </w:tcPr>
          <w:p w14:paraId="57E1294F"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India</w:t>
            </w:r>
          </w:p>
        </w:tc>
      </w:tr>
      <w:tr w:rsidR="00D2262A" w:rsidRPr="00D2262A" w14:paraId="2FE6EC13" w14:textId="77777777" w:rsidTr="005F1D10">
        <w:trPr>
          <w:trHeight w:val="290"/>
        </w:trPr>
        <w:tc>
          <w:tcPr>
            <w:tcW w:w="1771" w:type="dxa"/>
            <w:shd w:val="clear" w:color="auto" w:fill="auto"/>
            <w:noWrap/>
            <w:vAlign w:val="bottom"/>
            <w:hideMark/>
          </w:tcPr>
          <w:p w14:paraId="72699CB8" w14:textId="77777777" w:rsidR="00D2262A" w:rsidRPr="00D2262A" w:rsidRDefault="00D2262A" w:rsidP="00D2262A">
            <w:pPr>
              <w:spacing w:after="0" w:line="240" w:lineRule="auto"/>
              <w:jc w:val="center"/>
              <w:rPr>
                <w:rFonts w:ascii="Calibri" w:eastAsia="Times New Roman" w:hAnsi="Calibri" w:cs="Calibri"/>
                <w:color w:val="000000"/>
                <w:lang w:val="fr-FR" w:eastAsia="fr-FR"/>
              </w:rPr>
            </w:pPr>
            <w:r w:rsidRPr="00D2262A">
              <w:rPr>
                <w:rFonts w:ascii="Calibri" w:eastAsia="Times New Roman" w:hAnsi="Calibri" w:cs="Calibri"/>
                <w:color w:val="000000"/>
                <w:lang w:val="fr-FR" w:eastAsia="fr-FR"/>
              </w:rPr>
              <w:t>21</w:t>
            </w:r>
          </w:p>
        </w:tc>
        <w:tc>
          <w:tcPr>
            <w:tcW w:w="1843" w:type="dxa"/>
            <w:shd w:val="clear" w:color="auto" w:fill="auto"/>
            <w:noWrap/>
            <w:vAlign w:val="bottom"/>
            <w:hideMark/>
          </w:tcPr>
          <w:p w14:paraId="58AE3FCB" w14:textId="66E64FE4"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val="fr-FR" w:eastAsia="fr-FR"/>
              </w:rPr>
              <w:fldChar w:fldCharType="begin"/>
            </w:r>
            <w:r>
              <w:rPr>
                <w:rFonts w:ascii="Calibri" w:eastAsia="Times New Roman" w:hAnsi="Calibri" w:cs="Calibri"/>
                <w:color w:val="000000"/>
                <w:lang w:val="fr-FR" w:eastAsia="fr-FR"/>
              </w:rPr>
              <w:instrText xml:space="preserve"> ADDIN ZOTERO_ITEM CSL_CITATION {"citationID":"i2kZFrnO","properties":{"formattedCitation":"[11]","plainCitation":"[11]","noteIndex":0},"citationItems":[{"id":1764,"uris":["http://zotero.org/users/local/NieS5SFk/items/L3EGAUFW"],"uri":["http://zotero.org/users/local/NieS5SFk/items/L3EGAUFW"],"itemData":{"id":1764,"type":"article-journal","abstract":"Cerebral phaeohyphomycosis caused by Rhinocladiella mackenziei (formerly Ramichloridium mackenziei) is extremely rare, and geographically limited to the Middle East. The fungus exclusively targets the brain and infections have a grave prognosis. Eighteen cases have been reported in the literature from 1983 to 2004 with almost 100% mortality. Our patient presented in February 2008 with a brain abscess while receiving chemotherapy for carcinoma of the breast. Diagnosis was by craniotomy and aspiration of the brain abscess. Direct microscopy showed dematiaceous fungal hyphae. R. mackenziei was recovered in culture and this identification was confirmed by molecular analysis. Examination of histopathological sections of tissue from the brain biopsy revealed moniliform hyphae characteristic for phaeohyphomycosis. The patient failed to respond to antifungal therapy with amphotericin B and voriconazole or amphotericin B and posaconazole and finally expired 64 days after diagnosis. In vitro antifungal susceptibility testing showed this isolate to be resistant to amphotericin B while susceptible to itraconazole, voriconazole, and posaconazole. Previously published antifungal susceptibility data indicate that although strains show variable susceptibility to amphotericin B, the organism is generally refractory to treatment with this agent. Similar outcomes are seen with the azole agents used alone or in combination with other drugs. Although no specific risk factors have been identified, the majority of cases have occurred in immunocompromised individuals. R. mackenziei is a highly virulent agent of serious cerebral phaeohyphomycosis, and should be considered in the differential diagnosis of central nervous system disease in the Middle East.","container-title":"Medical Mycology","DOI":"10.3109/13693780903383914","ISSN":"1369-3786, 1460-2709","issue":"3","language":"en","page":"546-556","source":"Crossref","title":"Cerebral phaeohyphomycosis due to &lt;i&gt;Rhinocladiella mackenziei&lt;/i&gt; (formerly &lt;i&gt;Ramichloridium mackenziei&lt;/i&gt; ): a taxonomic update and review of the literature","title-short":"Cerebral phaeohyphomycosis due to &lt;i&gt;Rhinocladiella mackenziei&lt;/i&gt; (formerly &lt;i&gt;Ramichloridium mackenziei&lt;/i&gt; )","volume":"48","author":[{"family":"Taj-Aldeen","given":"Saad J."},{"family":"Almaslamani","given":"Muna"},{"family":"Alkhalf","given":"Abdullatif"},{"family":"Al Bozom","given":"Issam"},{"family":"Romanelli","given":"Anna M."},{"family":"Wickes","given":"Brian L."},{"family":"Fothergill","given":"Annette W."},{"family":"Sutton","given":"Deanna A."}],"issued":{"date-parts":[["2010",5]]}}}],"schema":"https://github.com/citation-style-language/schema/raw/master/csl-citation.json"} </w:instrText>
            </w:r>
            <w:r w:rsidRPr="00D2262A">
              <w:rPr>
                <w:rFonts w:ascii="Calibri" w:eastAsia="Times New Roman" w:hAnsi="Calibri" w:cs="Calibri"/>
                <w:color w:val="000000"/>
                <w:lang w:val="fr-FR" w:eastAsia="fr-FR"/>
              </w:rPr>
              <w:fldChar w:fldCharType="separate"/>
            </w:r>
            <w:r w:rsidRPr="00D2262A">
              <w:rPr>
                <w:rFonts w:ascii="Calibri" w:hAnsi="Calibri" w:cs="Calibri"/>
              </w:rPr>
              <w:t>[11]</w:t>
            </w:r>
            <w:r w:rsidRPr="00D2262A">
              <w:rPr>
                <w:rFonts w:ascii="Calibri" w:eastAsia="Times New Roman" w:hAnsi="Calibri" w:cs="Calibri"/>
                <w:color w:val="000000"/>
                <w:lang w:val="fr-FR" w:eastAsia="fr-FR"/>
              </w:rPr>
              <w:fldChar w:fldCharType="end"/>
            </w:r>
          </w:p>
        </w:tc>
        <w:tc>
          <w:tcPr>
            <w:tcW w:w="5528" w:type="dxa"/>
          </w:tcPr>
          <w:p w14:paraId="2FD23FD0"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Qatar</w:t>
            </w:r>
          </w:p>
        </w:tc>
      </w:tr>
      <w:tr w:rsidR="00D2262A" w:rsidRPr="00D2262A" w14:paraId="5082B4F1" w14:textId="77777777" w:rsidTr="005F1D10">
        <w:trPr>
          <w:trHeight w:val="290"/>
        </w:trPr>
        <w:tc>
          <w:tcPr>
            <w:tcW w:w="1771" w:type="dxa"/>
            <w:shd w:val="clear" w:color="auto" w:fill="auto"/>
            <w:noWrap/>
            <w:vAlign w:val="bottom"/>
            <w:hideMark/>
          </w:tcPr>
          <w:p w14:paraId="48FB62C1"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2</w:t>
            </w:r>
          </w:p>
        </w:tc>
        <w:tc>
          <w:tcPr>
            <w:tcW w:w="1843" w:type="dxa"/>
            <w:shd w:val="clear" w:color="auto" w:fill="auto"/>
            <w:noWrap/>
            <w:vAlign w:val="bottom"/>
            <w:hideMark/>
          </w:tcPr>
          <w:p w14:paraId="6F085563" w14:textId="61DA992B"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Y5vCqFWB","properties":{"formattedCitation":"[12]","plainCitation":"[12]","noteIndex":0},"citationItems":[{"id":1763,"uris":["http://zotero.org/users/local/NieS5SFk/items/PHGRBECP"],"uri":["http://zotero.org/users/local/NieS5SFk/items/PHGRBECP"],"itemData":{"id":1763,"type":"article-journal","container-title":"Journal of Clinical Microbiology","DOI":"10.1128/JCM.00924-10","ISSN":"0095-1137","issue":"9","language":"en","page":"3451-3454","source":"Crossref","title":"Cerebral Phaeohyphomycosis Caused by Rhinocladiella mackenziei in a Woman Native to Afghanistan","volume":"48","author":[{"family":"Cristini","given":"A."},{"family":"Garcia-Hermoso","given":"D."},{"family":"Celard","given":"M."},{"family":"Albrand","given":"G."},{"family":"Lortholary","given":"O."}],"issued":{"date-parts":[["2010",9,1]]}}}],"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2]</w:t>
            </w:r>
            <w:r w:rsidRPr="00D2262A">
              <w:rPr>
                <w:rFonts w:ascii="Calibri" w:eastAsia="Times New Roman" w:hAnsi="Calibri" w:cs="Calibri"/>
                <w:color w:val="000000"/>
                <w:lang w:eastAsia="fr-FR"/>
              </w:rPr>
              <w:fldChar w:fldCharType="end"/>
            </w:r>
          </w:p>
        </w:tc>
        <w:tc>
          <w:tcPr>
            <w:tcW w:w="5528" w:type="dxa"/>
          </w:tcPr>
          <w:p w14:paraId="2DC0978D"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Afghanistan (living in France)</w:t>
            </w:r>
          </w:p>
        </w:tc>
      </w:tr>
      <w:tr w:rsidR="00D2262A" w:rsidRPr="00D2262A" w14:paraId="5791A8AA" w14:textId="77777777" w:rsidTr="005F1D10">
        <w:trPr>
          <w:trHeight w:val="290"/>
        </w:trPr>
        <w:tc>
          <w:tcPr>
            <w:tcW w:w="1771" w:type="dxa"/>
            <w:shd w:val="clear" w:color="auto" w:fill="auto"/>
            <w:noWrap/>
            <w:vAlign w:val="bottom"/>
            <w:hideMark/>
          </w:tcPr>
          <w:p w14:paraId="41646EA6"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3</w:t>
            </w:r>
          </w:p>
        </w:tc>
        <w:tc>
          <w:tcPr>
            <w:tcW w:w="1843" w:type="dxa"/>
            <w:shd w:val="clear" w:color="auto" w:fill="auto"/>
            <w:noWrap/>
            <w:vAlign w:val="bottom"/>
            <w:hideMark/>
          </w:tcPr>
          <w:p w14:paraId="44F59BC3" w14:textId="3C5726D2"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8XJJkswC","properties":{"formattedCitation":"[13]","plainCitation":"[13]","noteIndex":0},"citationItems":[{"id":1765,"uris":["http://zotero.org/users/local/NieS5SFk/items/EZUHVQI9"],"uri":["http://zotero.org/users/local/NieS5SFk/items/EZUHVQI9"],"itemData":{"id":1765,"type":"article-journal","abstract":"Rhinocladiella mackenziei (formerly Ramichloridium mackenziei), a causative agent of cerebral phaeohyphomycosis, is extremely rare and it is geographically limited to the Middle East. The organism has a predilection to cause brain infections and results in a grave prognosis with a high mortality rate. The current patient was admitted to a long term care facility with chronic respiratory failure and dependence on a mechanical ventilator. She later developed left sided weakness and a CT-scan of the brain revealed multiple variable sized hypodense, well-deﬁned lesions with ring enhancement. A stereotactic needle aspiration of the largest lesion showed fungal hyphae. The ﬁnal culture grew R. mackenzie. The patient was initially started on liposomal amphotericin B, then voriconazole and caspofungin intravenously as posaconazole was not available. The patient failed to respond to antifungal therapy and ﬁnally she died 34 days after the start of the treatment. R. mackenziei is a highly virulent agent, and should be considered in the differential diagnosis of central nervous system disease in patients from the Middle East.","container-title":"Journal of Infection and Public Health","DOI":"10.1016/j.jiph.2011.01.001","ISSN":"18760341","issue":"2","language":"en","page":"96-102","source":"Crossref","title":"Cerebral phaeohyphomycosis due to Rhinocladiella mackenziei (formerly Ramichloridium mackenziei): Case presentation and literature review","title-short":"Cerebral phaeohyphomycosis due to Rhinocladiella mackenziei (formerly Ramichloridium mackenziei)","volume":"4","author":[{"family":"Al-Tawfiq","given":"Jaffar A."},{"family":"Boukhamseen","given":"Ali"}],"issued":{"date-parts":[["2011",6]]}}}],"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3]</w:t>
            </w:r>
            <w:r w:rsidRPr="00D2262A">
              <w:rPr>
                <w:rFonts w:ascii="Calibri" w:eastAsia="Times New Roman" w:hAnsi="Calibri" w:cs="Calibri"/>
                <w:color w:val="000000"/>
                <w:lang w:eastAsia="fr-FR"/>
              </w:rPr>
              <w:fldChar w:fldCharType="end"/>
            </w:r>
          </w:p>
        </w:tc>
        <w:tc>
          <w:tcPr>
            <w:tcW w:w="5528" w:type="dxa"/>
          </w:tcPr>
          <w:p w14:paraId="1D65704B" w14:textId="77777777" w:rsidR="00D2262A" w:rsidRPr="00D2262A" w:rsidRDefault="00D2262A" w:rsidP="00D2262A">
            <w:pPr>
              <w:spacing w:after="0" w:line="240" w:lineRule="auto"/>
              <w:jc w:val="center"/>
              <w:rPr>
                <w:rFonts w:ascii="Calibri" w:eastAsia="Times New Roman" w:hAnsi="Calibri" w:cs="Calibri"/>
                <w:color w:val="000000"/>
                <w:lang w:eastAsia="fr-FR"/>
              </w:rPr>
            </w:pPr>
            <w:proofErr w:type="spellStart"/>
            <w:r w:rsidRPr="00D2262A">
              <w:rPr>
                <w:rFonts w:ascii="Calibri" w:eastAsia="Times New Roman" w:hAnsi="Calibri" w:cs="Calibri"/>
                <w:color w:val="000000"/>
                <w:lang w:val="fr-FR" w:eastAsia="fr-FR"/>
              </w:rPr>
              <w:t>Saudi</w:t>
            </w:r>
            <w:proofErr w:type="spellEnd"/>
            <w:r w:rsidRPr="00D2262A">
              <w:rPr>
                <w:rFonts w:ascii="Calibri" w:eastAsia="Times New Roman" w:hAnsi="Calibri" w:cs="Calibri"/>
                <w:color w:val="000000"/>
                <w:lang w:val="fr-FR" w:eastAsia="fr-FR"/>
              </w:rPr>
              <w:t xml:space="preserve"> Arabia</w:t>
            </w:r>
          </w:p>
        </w:tc>
      </w:tr>
      <w:tr w:rsidR="00D2262A" w:rsidRPr="00D2262A" w14:paraId="401C21D9" w14:textId="77777777" w:rsidTr="005F1D10">
        <w:trPr>
          <w:trHeight w:val="290"/>
        </w:trPr>
        <w:tc>
          <w:tcPr>
            <w:tcW w:w="1771" w:type="dxa"/>
            <w:shd w:val="clear" w:color="auto" w:fill="auto"/>
            <w:noWrap/>
            <w:vAlign w:val="bottom"/>
            <w:hideMark/>
          </w:tcPr>
          <w:p w14:paraId="0A005D2D"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4</w:t>
            </w:r>
          </w:p>
        </w:tc>
        <w:tc>
          <w:tcPr>
            <w:tcW w:w="1843" w:type="dxa"/>
            <w:shd w:val="clear" w:color="auto" w:fill="auto"/>
            <w:noWrap/>
            <w:vAlign w:val="bottom"/>
            <w:hideMark/>
          </w:tcPr>
          <w:p w14:paraId="4B032B8A" w14:textId="378F62D4"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3FJ8feLo","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53AA1CB5"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3E05177E" w14:textId="77777777" w:rsidTr="005F1D10">
        <w:trPr>
          <w:trHeight w:val="290"/>
        </w:trPr>
        <w:tc>
          <w:tcPr>
            <w:tcW w:w="1771" w:type="dxa"/>
            <w:shd w:val="clear" w:color="auto" w:fill="auto"/>
            <w:noWrap/>
            <w:vAlign w:val="bottom"/>
            <w:hideMark/>
          </w:tcPr>
          <w:p w14:paraId="124B505C"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5</w:t>
            </w:r>
          </w:p>
        </w:tc>
        <w:tc>
          <w:tcPr>
            <w:tcW w:w="1843" w:type="dxa"/>
            <w:shd w:val="clear" w:color="auto" w:fill="auto"/>
            <w:noWrap/>
            <w:vAlign w:val="bottom"/>
            <w:hideMark/>
          </w:tcPr>
          <w:p w14:paraId="6E569AAF" w14:textId="75F7F981"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eUtZXypM","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0B790D6F"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446B75DD" w14:textId="77777777" w:rsidTr="005F1D10">
        <w:trPr>
          <w:trHeight w:val="290"/>
        </w:trPr>
        <w:tc>
          <w:tcPr>
            <w:tcW w:w="1771" w:type="dxa"/>
            <w:shd w:val="clear" w:color="auto" w:fill="auto"/>
            <w:noWrap/>
            <w:vAlign w:val="bottom"/>
            <w:hideMark/>
          </w:tcPr>
          <w:p w14:paraId="64631124"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6</w:t>
            </w:r>
          </w:p>
        </w:tc>
        <w:tc>
          <w:tcPr>
            <w:tcW w:w="1843" w:type="dxa"/>
            <w:shd w:val="clear" w:color="auto" w:fill="auto"/>
            <w:noWrap/>
            <w:vAlign w:val="bottom"/>
            <w:hideMark/>
          </w:tcPr>
          <w:p w14:paraId="47958026" w14:textId="32979CF6"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WNPkRPz6","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4D620520"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36132BE6" w14:textId="77777777" w:rsidTr="005F1D10">
        <w:trPr>
          <w:trHeight w:val="290"/>
        </w:trPr>
        <w:tc>
          <w:tcPr>
            <w:tcW w:w="1771" w:type="dxa"/>
            <w:shd w:val="clear" w:color="auto" w:fill="auto"/>
            <w:noWrap/>
            <w:vAlign w:val="bottom"/>
            <w:hideMark/>
          </w:tcPr>
          <w:p w14:paraId="699585EF"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7</w:t>
            </w:r>
          </w:p>
        </w:tc>
        <w:tc>
          <w:tcPr>
            <w:tcW w:w="1843" w:type="dxa"/>
            <w:shd w:val="clear" w:color="auto" w:fill="auto"/>
            <w:noWrap/>
            <w:vAlign w:val="bottom"/>
            <w:hideMark/>
          </w:tcPr>
          <w:p w14:paraId="28401C2F" w14:textId="63A8FB23"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ftavsTKD","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3E86024D"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770C7EE1" w14:textId="77777777" w:rsidTr="005F1D10">
        <w:trPr>
          <w:trHeight w:val="290"/>
        </w:trPr>
        <w:tc>
          <w:tcPr>
            <w:tcW w:w="1771" w:type="dxa"/>
            <w:shd w:val="clear" w:color="auto" w:fill="auto"/>
            <w:noWrap/>
            <w:vAlign w:val="bottom"/>
            <w:hideMark/>
          </w:tcPr>
          <w:p w14:paraId="1887EDEC"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8</w:t>
            </w:r>
          </w:p>
        </w:tc>
        <w:tc>
          <w:tcPr>
            <w:tcW w:w="1843" w:type="dxa"/>
            <w:shd w:val="clear" w:color="auto" w:fill="auto"/>
            <w:noWrap/>
            <w:vAlign w:val="bottom"/>
            <w:hideMark/>
          </w:tcPr>
          <w:p w14:paraId="31BF48A2" w14:textId="00358803"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C9frN6PR","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125236C9"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5F4D9A02" w14:textId="77777777" w:rsidTr="005F1D10">
        <w:trPr>
          <w:trHeight w:val="290"/>
        </w:trPr>
        <w:tc>
          <w:tcPr>
            <w:tcW w:w="1771" w:type="dxa"/>
            <w:shd w:val="clear" w:color="auto" w:fill="auto"/>
            <w:noWrap/>
            <w:vAlign w:val="bottom"/>
            <w:hideMark/>
          </w:tcPr>
          <w:p w14:paraId="356C70FB"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29</w:t>
            </w:r>
          </w:p>
        </w:tc>
        <w:tc>
          <w:tcPr>
            <w:tcW w:w="1843" w:type="dxa"/>
            <w:shd w:val="clear" w:color="auto" w:fill="auto"/>
            <w:noWrap/>
            <w:vAlign w:val="bottom"/>
            <w:hideMark/>
          </w:tcPr>
          <w:p w14:paraId="1C370EC0" w14:textId="2CA630B2"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stA9jV6R","properties":{"formattedCitation":"[14]","plainCitation":"[14]","noteIndex":0},"citationItems":[{"id":1766,"uris":["http://zotero.org/users/local/NieS5SFk/items/YYVI39RQ"],"uri":["http://zotero.org/users/local/NieS5SFk/items/YYVI39RQ"],"itemData":{"id":1766,"type":"article-journal","container-title":"Clinical Infectious Diseases","DOI":"10.1093/cid/ciq114","ISSN":"1058-4838, 1537-6591","issue":"2","language":"en","page":"213-217","source":"Crossref","title":"Rhinocladiella mackenziei as an Emerging Cause of Cerebral Phaeohyphomycosis in Pakistan: A Case Series","title-short":"Rhinocladiella mackenziei as an Emerging Cause of Cerebral Phaeohyphomycosis in Pakistan","volume":"52","author":[{"family":"Jabeen","given":"K."},{"family":"Farooqi","given":"J."},{"family":"Zafar","given":"A."},{"family":"Jamil","given":"B."},{"family":"Faisal Mahmood","given":"S."},{"family":"Ali","given":"F."},{"family":"Saeed","given":"N."},{"family":"Barakzai","given":"A."},{"family":"Ahmed","given":"A."},{"family":"Khan","given":"E."},{"family":"Brandt","given":"M. E."},{"family":"Hasan","given":"R."}],"issued":{"date-parts":[["2011",1,15]]}}}],"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4]</w:t>
            </w:r>
            <w:r w:rsidRPr="00D2262A">
              <w:rPr>
                <w:rFonts w:ascii="Calibri" w:eastAsia="Times New Roman" w:hAnsi="Calibri" w:cs="Calibri"/>
                <w:color w:val="000000"/>
                <w:lang w:eastAsia="fr-FR"/>
              </w:rPr>
              <w:fldChar w:fldCharType="end"/>
            </w:r>
          </w:p>
        </w:tc>
        <w:tc>
          <w:tcPr>
            <w:tcW w:w="5528" w:type="dxa"/>
          </w:tcPr>
          <w:p w14:paraId="073D8CC2"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Pakistan</w:t>
            </w:r>
          </w:p>
        </w:tc>
      </w:tr>
      <w:tr w:rsidR="00D2262A" w:rsidRPr="00D2262A" w14:paraId="04C585CB" w14:textId="77777777" w:rsidTr="005F1D10">
        <w:trPr>
          <w:trHeight w:val="290"/>
        </w:trPr>
        <w:tc>
          <w:tcPr>
            <w:tcW w:w="1771" w:type="dxa"/>
            <w:shd w:val="clear" w:color="auto" w:fill="auto"/>
            <w:noWrap/>
            <w:vAlign w:val="bottom"/>
            <w:hideMark/>
          </w:tcPr>
          <w:p w14:paraId="3F1A2D05"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0</w:t>
            </w:r>
          </w:p>
        </w:tc>
        <w:tc>
          <w:tcPr>
            <w:tcW w:w="1843" w:type="dxa"/>
            <w:shd w:val="clear" w:color="auto" w:fill="auto"/>
            <w:noWrap/>
            <w:vAlign w:val="bottom"/>
            <w:hideMark/>
          </w:tcPr>
          <w:p w14:paraId="6A3E010A" w14:textId="5E6FD1AF"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NFxjUXcz","properties":{"formattedCitation":"[15]","plainCitation":"[15]","noteIndex":0},"citationItems":[{"id":1767,"uris":["http://zotero.org/users/local/NieS5SFk/items/U7TRYIN3"],"uri":["http://zotero.org/users/local/NieS5SFk/items/U7TRYIN3"],"itemData":{"id":1767,"type":"article-journal","container-title":"APMIS","DOI":"10.1111/j.1600-0463.2010.02713.x","ISSN":"09034641","issue":"3","language":"en","page":"221-223","source":"Crossref","title":"Co-existence of cerebral infection with Rhinocladiella mackenziei and primary central nervous system lymphoma in a HIV-negative patient: LETTER TO THE EDITOR","title-short":"Co-existence of cerebral infection with Rhinocladiella mackenziei and primary central nervous system lymphoma in a HIV-negative patient","volume":"119","author":[{"family":"Pedersen","given":"M.B."},{"family":"Zhao","given":"Y."},{"family":"Arendrup","given":"M.C."},{"family":"Bendix","given":"K."},{"family":"Bojsen-Møller","given":"M."},{"family":"Mølle","given":"I."},{"family":"D’Amore","given":"F."}],"issued":{"date-parts":[["2011",3]]}}}],"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5]</w:t>
            </w:r>
            <w:r w:rsidRPr="00D2262A">
              <w:rPr>
                <w:rFonts w:ascii="Calibri" w:eastAsia="Times New Roman" w:hAnsi="Calibri" w:cs="Calibri"/>
                <w:color w:val="000000"/>
                <w:lang w:eastAsia="fr-FR"/>
              </w:rPr>
              <w:fldChar w:fldCharType="end"/>
            </w:r>
          </w:p>
        </w:tc>
        <w:tc>
          <w:tcPr>
            <w:tcW w:w="5528" w:type="dxa"/>
          </w:tcPr>
          <w:p w14:paraId="67BACFDF"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Somalia (living in Denmark)</w:t>
            </w:r>
          </w:p>
        </w:tc>
      </w:tr>
      <w:tr w:rsidR="00D2262A" w:rsidRPr="00D2262A" w14:paraId="21E0584F" w14:textId="77777777" w:rsidTr="005F1D10">
        <w:trPr>
          <w:trHeight w:val="290"/>
        </w:trPr>
        <w:tc>
          <w:tcPr>
            <w:tcW w:w="1771" w:type="dxa"/>
            <w:shd w:val="clear" w:color="auto" w:fill="auto"/>
            <w:noWrap/>
            <w:vAlign w:val="bottom"/>
            <w:hideMark/>
          </w:tcPr>
          <w:p w14:paraId="28AA5FD0"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1</w:t>
            </w:r>
          </w:p>
        </w:tc>
        <w:tc>
          <w:tcPr>
            <w:tcW w:w="1843" w:type="dxa"/>
            <w:shd w:val="clear" w:color="auto" w:fill="auto"/>
            <w:noWrap/>
            <w:vAlign w:val="bottom"/>
            <w:hideMark/>
          </w:tcPr>
          <w:p w14:paraId="2B2A88B4" w14:textId="3A45E822"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exQ5Ku1H","properties":{"formattedCitation":"[16]","plainCitation":"[16]","noteIndex":0},"citationItems":[{"id":1768,"uris":["http://zotero.org/users/local/NieS5SFk/items/KJ52BGMU"],"uri":["http://zotero.org/users/local/NieS5SFk/items/KJ52BGMU"],"itemData":{"id":1768,"type":"article-journal","container-title":"Journal de Mycologie Médicale","DOI":"10.1016/j.mycmed.2014.11.003","ISSN":"11565233","issue":"1","language":"en","page":"81-86","source":"Crossref","title":"First fatal cerebral phaeohyphomycosis due to Rhinocladiella mackenziei in Iran, based on ITS rDNA","volume":"25","author":[{"family":"Didehdar","given":"M."},{"family":"Gokanian","given":"A."},{"family":"Sofian","given":"M."},{"family":"Mohammadi","given":"S."},{"family":"Mohammadi","given":"R."},{"family":"Aslani","given":"N."},{"family":"Haghani","given":"I."},{"family":"Badali","given":"H."}],"issued":{"date-parts":[["2015",3]]}}}],"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6]</w:t>
            </w:r>
            <w:r w:rsidRPr="00D2262A">
              <w:rPr>
                <w:rFonts w:ascii="Calibri" w:eastAsia="Times New Roman" w:hAnsi="Calibri" w:cs="Calibri"/>
                <w:color w:val="000000"/>
                <w:lang w:eastAsia="fr-FR"/>
              </w:rPr>
              <w:fldChar w:fldCharType="end"/>
            </w:r>
          </w:p>
        </w:tc>
        <w:tc>
          <w:tcPr>
            <w:tcW w:w="5528" w:type="dxa"/>
          </w:tcPr>
          <w:p w14:paraId="19CB2893"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Iran</w:t>
            </w:r>
          </w:p>
        </w:tc>
      </w:tr>
      <w:tr w:rsidR="00D2262A" w:rsidRPr="00D2262A" w14:paraId="4FA40B12" w14:textId="77777777" w:rsidTr="005F1D10">
        <w:trPr>
          <w:trHeight w:val="290"/>
        </w:trPr>
        <w:tc>
          <w:tcPr>
            <w:tcW w:w="1771" w:type="dxa"/>
            <w:shd w:val="clear" w:color="auto" w:fill="auto"/>
            <w:noWrap/>
            <w:vAlign w:val="bottom"/>
            <w:hideMark/>
          </w:tcPr>
          <w:p w14:paraId="36A89E6C"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2</w:t>
            </w:r>
          </w:p>
        </w:tc>
        <w:tc>
          <w:tcPr>
            <w:tcW w:w="1843" w:type="dxa"/>
            <w:shd w:val="clear" w:color="auto" w:fill="auto"/>
            <w:noWrap/>
            <w:vAlign w:val="bottom"/>
            <w:hideMark/>
          </w:tcPr>
          <w:p w14:paraId="7DD27943" w14:textId="3BA90AA1"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g5vbAJUx","properties":{"formattedCitation":"[17]","plainCitation":"[17]","noteIndex":0},"citationItems":[{"id":1769,"uris":["http://zotero.org/users/local/NieS5SFk/items/RM4DKN9D"],"uri":["http://zotero.org/users/local/NieS5SFk/items/RM4DKN9D"],"itemData":{"id":1769,"type":"article-journal","abstract":"Primary cerebral phaeohyphomycosis due to Rhinocladiella mackenziei is an extremely rare infection carrying more than 80% mortality, with most cases reported from the Middle East region. This darkly pigmented black yeast is highly neurotropic, aggressive and refractory to most antifungal agents. Here we present an immunocompetent elderly male, presenting with multiple brain abscesses, with R. mackenziei confirmed by nuclear ribosomal repeat region sequencing, who was successfully treated by surgical debridement and intravenous voriconazole. To our knowledge this is the first case reported from the United Kingdom. We also present a review of all such cases so far reported in the English literature world-wide, which we believe is a step further to understanding the pathogenesis and establishing effective treatment of this rare, yet often fatal disease.","container-title":"Acta Neurochirurgica","DOI":"10.1007/s00701-017-3141-0","ISSN":"0001-6268, 0942-0940","issue":"9","language":"en","page":"1757-1763","source":"Crossref","title":"Multiple brain abscesses caused by Rhinocladiella mackenziei in an immunocompetent patient: a case report and literature review","title-short":"Multiple brain abscesses caused by Rhinocladiella mackenziei in an immunocompetent patient","volume":"159","author":[{"family":"Yusupov","given":"Natan"},{"family":"Merve","given":"Ashirwad"},{"family":"Warrell","given":"Clare E"},{"family":"Johnson","given":"Elizabeth"},{"family":"Curtis","given":"Carmel"},{"family":"Samandouras","given":"George"}],"issued":{"date-parts":[["2017",9]]}}}],"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7]</w:t>
            </w:r>
            <w:r w:rsidRPr="00D2262A">
              <w:rPr>
                <w:rFonts w:ascii="Calibri" w:eastAsia="Times New Roman" w:hAnsi="Calibri" w:cs="Calibri"/>
                <w:color w:val="000000"/>
                <w:lang w:eastAsia="fr-FR"/>
              </w:rPr>
              <w:fldChar w:fldCharType="end"/>
            </w:r>
          </w:p>
        </w:tc>
        <w:tc>
          <w:tcPr>
            <w:tcW w:w="5528" w:type="dxa"/>
          </w:tcPr>
          <w:p w14:paraId="0E82EBFD"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 xml:space="preserve">India (living in the UK; </w:t>
            </w:r>
            <w:r w:rsidRPr="00D2262A">
              <w:rPr>
                <w:rFonts w:ascii="Calibri" w:eastAsia="Times New Roman" w:hAnsi="Calibri" w:cs="Calibri"/>
                <w:color w:val="000000"/>
                <w:lang w:val="en-US" w:eastAsia="fr-FR"/>
              </w:rPr>
              <w:t xml:space="preserve">past travels </w:t>
            </w:r>
            <w:r w:rsidRPr="00D2262A">
              <w:rPr>
                <w:rFonts w:ascii="Calibri" w:eastAsia="Times New Roman" w:hAnsi="Calibri" w:cs="Calibri"/>
                <w:color w:val="000000"/>
                <w:lang w:eastAsia="fr-FR"/>
              </w:rPr>
              <w:t xml:space="preserve">to Kenya, </w:t>
            </w:r>
            <w:proofErr w:type="gramStart"/>
            <w:r w:rsidRPr="00D2262A">
              <w:rPr>
                <w:rFonts w:ascii="Calibri" w:eastAsia="Times New Roman" w:hAnsi="Calibri" w:cs="Calibri"/>
                <w:color w:val="000000"/>
                <w:lang w:eastAsia="fr-FR"/>
              </w:rPr>
              <w:t>Egypt</w:t>
            </w:r>
            <w:proofErr w:type="gramEnd"/>
            <w:r w:rsidRPr="00D2262A">
              <w:rPr>
                <w:rFonts w:ascii="Calibri" w:eastAsia="Times New Roman" w:hAnsi="Calibri" w:cs="Calibri"/>
                <w:color w:val="000000"/>
                <w:lang w:eastAsia="fr-FR"/>
              </w:rPr>
              <w:t xml:space="preserve"> and Turkey)</w:t>
            </w:r>
          </w:p>
        </w:tc>
      </w:tr>
      <w:tr w:rsidR="00D2262A" w:rsidRPr="00D2262A" w14:paraId="38C614D9" w14:textId="77777777" w:rsidTr="005F1D10">
        <w:trPr>
          <w:trHeight w:val="290"/>
        </w:trPr>
        <w:tc>
          <w:tcPr>
            <w:tcW w:w="1771" w:type="dxa"/>
            <w:shd w:val="clear" w:color="auto" w:fill="auto"/>
            <w:noWrap/>
            <w:vAlign w:val="bottom"/>
            <w:hideMark/>
          </w:tcPr>
          <w:p w14:paraId="63499A49"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3</w:t>
            </w:r>
          </w:p>
        </w:tc>
        <w:tc>
          <w:tcPr>
            <w:tcW w:w="1843" w:type="dxa"/>
            <w:shd w:val="clear" w:color="auto" w:fill="auto"/>
            <w:noWrap/>
            <w:vAlign w:val="bottom"/>
            <w:hideMark/>
          </w:tcPr>
          <w:p w14:paraId="19B0E02D" w14:textId="1CB0584C"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KvizzrD2","properties":{"formattedCitation":"[18]","plainCitation":"[18]","noteIndex":0},"citationItems":[{"id":1770,"uris":["http://zotero.org/users/local/NieS5SFk/items/W3XC5QXQ"],"uri":["http://zotero.org/users/local/NieS5SFk/items/W3XC5QXQ"],"itemData":{"id":1770,"type":"article-journal","abstract":"Cerebral phaeohyphomycosis is frequently a fatal disease caused by truly neurotropic dematiaceous fungi. Although rare, this infection occurs especially among immunocompetent patients, and the clinical symptoms are often misdiagnosed as a cerebral tumour or bacterial brain abscess. The appropriate diagnosis and therapy of cerebral infections by melanized fungi are very challenging if they are caused by mysterious fungi with unknown ecological niche. We reported the second case of cerebral phaeohyphomycosis due to Rhinocladiella mackenziei in Iran and the first culture-­confirmed case. In this report, the differential diagnosis and histopathological findings are discussed and a review of the literature is provided.","container-title":"Mycoses","DOI":"10.1111/myc.12734","ISSN":"09337407","issue":"4","language":"en","page":"261-265","source":"Crossref","title":"Cerebral phaeohyphomycosis due to &lt;i&gt;Rhinocladiella mackenziei&lt;/i&gt; in Persian Gulf region: A case and review","title-short":"Cerebral phaeohyphomycosis due to &lt;i&gt;Rhinocladiella mackenziei&lt;/i&gt; in Persian Gulf region","volume":"61","author":[{"family":"Mohammadi","given":"Rasoul"},{"family":"Mohammadi","given":"Abdolrasoul"},{"family":"Ashtari","given":"Fereshteh"},{"family":"Khorvash","given":"Farzin"},{"family":"Hakamifard","given":"Atousa"},{"family":"Vaezi","given":"Afsane"},{"family":"Javidnia","given":"Javad"},{"family":"Meis","given":"Jacques F."},{"family":"Badali","given":"Hamid"}],"issued":{"date-parts":[["2018",4]]}}}],"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8]</w:t>
            </w:r>
            <w:r w:rsidRPr="00D2262A">
              <w:rPr>
                <w:rFonts w:ascii="Calibri" w:eastAsia="Times New Roman" w:hAnsi="Calibri" w:cs="Calibri"/>
                <w:color w:val="000000"/>
                <w:lang w:eastAsia="fr-FR"/>
              </w:rPr>
              <w:fldChar w:fldCharType="end"/>
            </w:r>
          </w:p>
        </w:tc>
        <w:tc>
          <w:tcPr>
            <w:tcW w:w="5528" w:type="dxa"/>
          </w:tcPr>
          <w:p w14:paraId="3194E947"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Iran</w:t>
            </w:r>
          </w:p>
        </w:tc>
      </w:tr>
      <w:tr w:rsidR="00D2262A" w:rsidRPr="00D2262A" w14:paraId="43AAF70F" w14:textId="77777777" w:rsidTr="005F1D10">
        <w:trPr>
          <w:trHeight w:val="290"/>
        </w:trPr>
        <w:tc>
          <w:tcPr>
            <w:tcW w:w="1771" w:type="dxa"/>
            <w:shd w:val="clear" w:color="auto" w:fill="auto"/>
            <w:noWrap/>
            <w:vAlign w:val="bottom"/>
          </w:tcPr>
          <w:p w14:paraId="221A8A52"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4</w:t>
            </w:r>
          </w:p>
        </w:tc>
        <w:tc>
          <w:tcPr>
            <w:tcW w:w="1843" w:type="dxa"/>
            <w:shd w:val="clear" w:color="auto" w:fill="auto"/>
            <w:noWrap/>
            <w:vAlign w:val="bottom"/>
          </w:tcPr>
          <w:p w14:paraId="6F393C2F" w14:textId="508E110D"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fldChar w:fldCharType="begin"/>
            </w:r>
            <w:r>
              <w:rPr>
                <w:rFonts w:ascii="Calibri" w:eastAsia="Times New Roman" w:hAnsi="Calibri" w:cs="Calibri"/>
                <w:color w:val="000000"/>
                <w:lang w:eastAsia="fr-FR"/>
              </w:rPr>
              <w:instrText xml:space="preserve"> ADDIN ZOTERO_ITEM CSL_CITATION {"citationID":"ghIDFGZv","properties":{"formattedCitation":"[19]","plainCitation":"[19]","noteIndex":0},"citationItems":[{"id":1835,"uris":["http://zotero.org/users/local/NieS5SFk/items/8MCM8PGT"],"uri":["http://zotero.org/users/local/NieS5SFk/items/8MCM8PGT"],"itemData":{"id":1835,"type":"article-journal","container-title":"Transplant Infectious Disease","DOI":"10.1111/tid.13264","ISSN":"1398-2273, 1399-3062","issue":"2","journalAbbreviation":"Transpl Infect Dis","language":"en","source":"DOI.org (Crossref)","title":"Prolonged survival after disseminated &lt;i&gt;Rhinocladiella&lt;/i&gt; infection treated with surgical excision and posaconazole","URL":"https://onlinelibrary.wiley.com/doi/abs/10.1111/tid.13264","volume":"22","author":[{"family":"Hardman","given":"Nicola"},{"family":"Young","given":"Nicola"},{"family":"Hobson","given":"Richard"},{"family":"Sandoe","given":"Jonathan"},{"family":"Wellberry‐Smith","given":"Matthew"},{"family":"Thomson","given":"Simon"},{"family":"Barton","given":"Richard"}],"accessed":{"date-parts":[["2020",5,21]]},"issued":{"date-parts":[["2020",4]]}}}],"schema":"https://github.com/citation-style-language/schema/raw/master/csl-citation.json"} </w:instrText>
            </w:r>
            <w:r w:rsidRPr="00D2262A">
              <w:rPr>
                <w:rFonts w:ascii="Calibri" w:eastAsia="Times New Roman" w:hAnsi="Calibri" w:cs="Calibri"/>
                <w:color w:val="000000"/>
                <w:lang w:eastAsia="fr-FR"/>
              </w:rPr>
              <w:fldChar w:fldCharType="separate"/>
            </w:r>
            <w:r w:rsidRPr="00D2262A">
              <w:rPr>
                <w:rFonts w:ascii="Calibri" w:hAnsi="Calibri" w:cs="Calibri"/>
              </w:rPr>
              <w:t>[19]</w:t>
            </w:r>
            <w:r w:rsidRPr="00D2262A">
              <w:rPr>
                <w:rFonts w:ascii="Calibri" w:eastAsia="Times New Roman" w:hAnsi="Calibri" w:cs="Calibri"/>
                <w:color w:val="000000"/>
                <w:lang w:eastAsia="fr-FR"/>
              </w:rPr>
              <w:fldChar w:fldCharType="end"/>
            </w:r>
          </w:p>
        </w:tc>
        <w:tc>
          <w:tcPr>
            <w:tcW w:w="5528" w:type="dxa"/>
          </w:tcPr>
          <w:p w14:paraId="01C6D376"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 xml:space="preserve">United Arab Emirates (living in the UK, past travels to </w:t>
            </w:r>
            <w:proofErr w:type="spellStart"/>
            <w:r w:rsidRPr="00D2262A">
              <w:rPr>
                <w:rFonts w:ascii="Calibri" w:eastAsia="Times New Roman" w:hAnsi="Calibri" w:cs="Calibri"/>
                <w:color w:val="000000"/>
                <w:lang w:eastAsia="fr-FR"/>
              </w:rPr>
              <w:t>Irak</w:t>
            </w:r>
            <w:proofErr w:type="spellEnd"/>
            <w:r w:rsidRPr="00D2262A">
              <w:rPr>
                <w:rFonts w:ascii="Calibri" w:eastAsia="Times New Roman" w:hAnsi="Calibri" w:cs="Calibri"/>
                <w:color w:val="000000"/>
                <w:lang w:eastAsia="fr-FR"/>
              </w:rPr>
              <w:t xml:space="preserve"> and Jordan)</w:t>
            </w:r>
          </w:p>
        </w:tc>
      </w:tr>
      <w:tr w:rsidR="00D2262A" w:rsidRPr="00D2262A" w14:paraId="33DD0DF1" w14:textId="77777777" w:rsidTr="005F1D10">
        <w:trPr>
          <w:trHeight w:val="290"/>
        </w:trPr>
        <w:tc>
          <w:tcPr>
            <w:tcW w:w="1771" w:type="dxa"/>
            <w:shd w:val="clear" w:color="auto" w:fill="auto"/>
            <w:noWrap/>
            <w:vAlign w:val="bottom"/>
            <w:hideMark/>
          </w:tcPr>
          <w:p w14:paraId="10D4E634"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5</w:t>
            </w:r>
          </w:p>
        </w:tc>
        <w:tc>
          <w:tcPr>
            <w:tcW w:w="1843" w:type="dxa"/>
            <w:shd w:val="clear" w:color="auto" w:fill="auto"/>
            <w:noWrap/>
            <w:vAlign w:val="bottom"/>
            <w:hideMark/>
          </w:tcPr>
          <w:p w14:paraId="529004A6"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Current study</w:t>
            </w:r>
          </w:p>
        </w:tc>
        <w:tc>
          <w:tcPr>
            <w:tcW w:w="5528" w:type="dxa"/>
          </w:tcPr>
          <w:p w14:paraId="7A0F3123"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Morocco (living in France)</w:t>
            </w:r>
          </w:p>
        </w:tc>
      </w:tr>
      <w:tr w:rsidR="00D2262A" w:rsidRPr="00D2262A" w14:paraId="1C05EDED" w14:textId="77777777" w:rsidTr="005F1D10">
        <w:trPr>
          <w:trHeight w:val="290"/>
        </w:trPr>
        <w:tc>
          <w:tcPr>
            <w:tcW w:w="1771" w:type="dxa"/>
            <w:shd w:val="clear" w:color="auto" w:fill="auto"/>
            <w:noWrap/>
            <w:vAlign w:val="bottom"/>
            <w:hideMark/>
          </w:tcPr>
          <w:p w14:paraId="426CA4B3"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36</w:t>
            </w:r>
          </w:p>
        </w:tc>
        <w:tc>
          <w:tcPr>
            <w:tcW w:w="1843" w:type="dxa"/>
            <w:shd w:val="clear" w:color="auto" w:fill="auto"/>
            <w:noWrap/>
            <w:vAlign w:val="bottom"/>
            <w:hideMark/>
          </w:tcPr>
          <w:p w14:paraId="5CF7522C"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Current study</w:t>
            </w:r>
          </w:p>
        </w:tc>
        <w:tc>
          <w:tcPr>
            <w:tcW w:w="5528" w:type="dxa"/>
          </w:tcPr>
          <w:p w14:paraId="17185873" w14:textId="77777777" w:rsidR="00D2262A" w:rsidRPr="00D2262A" w:rsidRDefault="00D2262A" w:rsidP="00D2262A">
            <w:pPr>
              <w:spacing w:after="0" w:line="240" w:lineRule="auto"/>
              <w:jc w:val="center"/>
              <w:rPr>
                <w:rFonts w:ascii="Calibri" w:eastAsia="Times New Roman" w:hAnsi="Calibri" w:cs="Calibri"/>
                <w:color w:val="000000"/>
                <w:lang w:eastAsia="fr-FR"/>
              </w:rPr>
            </w:pPr>
            <w:r w:rsidRPr="00D2262A">
              <w:rPr>
                <w:rFonts w:ascii="Calibri" w:eastAsia="Times New Roman" w:hAnsi="Calibri" w:cs="Calibri"/>
                <w:color w:val="000000"/>
                <w:lang w:eastAsia="fr-FR"/>
              </w:rPr>
              <w:t>Morocco (living in France)</w:t>
            </w:r>
          </w:p>
        </w:tc>
      </w:tr>
    </w:tbl>
    <w:p w14:paraId="28A66EC6" w14:textId="20436BD2" w:rsidR="00D2262A" w:rsidRDefault="00D2262A" w:rsidP="00D2262A">
      <w:pPr>
        <w:jc w:val="both"/>
      </w:pPr>
      <w:r>
        <w:br w:type="page"/>
      </w:r>
    </w:p>
    <w:p w14:paraId="224EC7FF" w14:textId="77777777" w:rsidR="00D2262A" w:rsidRDefault="00D2262A" w:rsidP="00D2262A">
      <w:pPr>
        <w:pStyle w:val="Bibliography"/>
      </w:pPr>
    </w:p>
    <w:p w14:paraId="647AF913" w14:textId="1BB5CDD7" w:rsidR="00D2262A" w:rsidRPr="00D2262A" w:rsidRDefault="00D2262A" w:rsidP="00D2262A">
      <w:pPr>
        <w:pStyle w:val="Bibliography"/>
        <w:rPr>
          <w:rFonts w:ascii="Calibri" w:hAnsi="Calibri" w:cs="Calibri"/>
        </w:rPr>
      </w:pPr>
      <w:r>
        <w:fldChar w:fldCharType="begin"/>
      </w:r>
      <w:r w:rsidRPr="00CB051E">
        <w:rPr>
          <w:lang w:val="de-DE"/>
        </w:rPr>
        <w:instrText xml:space="preserve"> ADDIN ZOTERO_BIBL {"uncited":[],"omitted":[],"custom":[]} CSL_BIBLIOGRAPHY </w:instrText>
      </w:r>
      <w:r>
        <w:fldChar w:fldCharType="separate"/>
      </w:r>
      <w:r w:rsidRPr="00CB051E">
        <w:rPr>
          <w:rFonts w:ascii="Calibri" w:hAnsi="Calibri" w:cs="Calibri"/>
          <w:lang w:val="de-DE"/>
        </w:rPr>
        <w:t>[1]</w:t>
      </w:r>
      <w:r w:rsidRPr="00CB051E">
        <w:rPr>
          <w:rFonts w:ascii="Calibri" w:hAnsi="Calibri" w:cs="Calibri"/>
          <w:lang w:val="de-DE"/>
        </w:rPr>
        <w:tab/>
        <w:t xml:space="preserve">Naim-ur-Rahman, </w:t>
      </w:r>
      <w:proofErr w:type="spellStart"/>
      <w:r w:rsidRPr="00CB051E">
        <w:rPr>
          <w:rFonts w:ascii="Calibri" w:hAnsi="Calibri" w:cs="Calibri"/>
          <w:lang w:val="de-DE"/>
        </w:rPr>
        <w:t>Mahgoub</w:t>
      </w:r>
      <w:proofErr w:type="spellEnd"/>
      <w:r w:rsidRPr="00CB051E">
        <w:rPr>
          <w:rFonts w:ascii="Calibri" w:hAnsi="Calibri" w:cs="Calibri"/>
          <w:lang w:val="de-DE"/>
        </w:rPr>
        <w:t xml:space="preserve"> </w:t>
      </w:r>
      <w:proofErr w:type="spellStart"/>
      <w:r w:rsidRPr="00CB051E">
        <w:rPr>
          <w:rFonts w:ascii="Calibri" w:hAnsi="Calibri" w:cs="Calibri"/>
          <w:lang w:val="de-DE"/>
        </w:rPr>
        <w:t>ESh</w:t>
      </w:r>
      <w:proofErr w:type="spellEnd"/>
      <w:r w:rsidRPr="00CB051E">
        <w:rPr>
          <w:rFonts w:ascii="Calibri" w:hAnsi="Calibri" w:cs="Calibri"/>
          <w:lang w:val="de-DE"/>
        </w:rPr>
        <w:t xml:space="preserve">, </w:t>
      </w:r>
      <w:proofErr w:type="spellStart"/>
      <w:r w:rsidRPr="00CB051E">
        <w:rPr>
          <w:rFonts w:ascii="Calibri" w:hAnsi="Calibri" w:cs="Calibri"/>
          <w:lang w:val="de-DE"/>
        </w:rPr>
        <w:t>Chagla</w:t>
      </w:r>
      <w:proofErr w:type="spellEnd"/>
      <w:r w:rsidRPr="00CB051E">
        <w:rPr>
          <w:rFonts w:ascii="Calibri" w:hAnsi="Calibri" w:cs="Calibri"/>
          <w:lang w:val="de-DE"/>
        </w:rPr>
        <w:t xml:space="preserve"> AH. </w:t>
      </w:r>
      <w:r w:rsidRPr="00D2262A">
        <w:rPr>
          <w:rFonts w:ascii="Calibri" w:hAnsi="Calibri" w:cs="Calibri"/>
        </w:rPr>
        <w:t>Fatal brain abscesses caused by Ramichloridium obovoideum: Report of three cases. Acta Neurochir (Wien) 1988;93:92–5. https://doi.org/10.1007/BF01402887.</w:t>
      </w:r>
    </w:p>
    <w:p w14:paraId="5CB24A0F" w14:textId="77777777" w:rsidR="00D2262A" w:rsidRPr="00D2262A" w:rsidRDefault="00D2262A" w:rsidP="00D2262A">
      <w:pPr>
        <w:pStyle w:val="Bibliography"/>
        <w:rPr>
          <w:rFonts w:ascii="Calibri" w:hAnsi="Calibri" w:cs="Calibri"/>
        </w:rPr>
      </w:pPr>
      <w:r w:rsidRPr="00D2262A">
        <w:rPr>
          <w:rFonts w:ascii="Calibri" w:hAnsi="Calibri" w:cs="Calibri"/>
        </w:rPr>
        <w:t>[2]</w:t>
      </w:r>
      <w:r w:rsidRPr="00D2262A">
        <w:rPr>
          <w:rFonts w:ascii="Calibri" w:hAnsi="Calibri" w:cs="Calibri"/>
        </w:rPr>
        <w:tab/>
        <w:t xml:space="preserve">Campbell CK, Al-Hedaithy SSA. Phaeohyphomycosis of the brain caused by </w:t>
      </w:r>
      <w:r w:rsidRPr="00D2262A">
        <w:rPr>
          <w:rFonts w:ascii="Calibri" w:hAnsi="Calibri" w:cs="Calibri"/>
          <w:i/>
          <w:iCs/>
        </w:rPr>
        <w:t>Ramichloridium mackenziei</w:t>
      </w:r>
      <w:r w:rsidRPr="00D2262A">
        <w:rPr>
          <w:rFonts w:ascii="Calibri" w:hAnsi="Calibri" w:cs="Calibri"/>
        </w:rPr>
        <w:t xml:space="preserve"> sp. nov. in Middle Eastern Countries. Med Mycol 1993;31:325–32. https://doi.org/10.1080/02681219380000391.</w:t>
      </w:r>
    </w:p>
    <w:p w14:paraId="3ECFFA77" w14:textId="77777777" w:rsidR="00D2262A" w:rsidRPr="00D2262A" w:rsidRDefault="00D2262A" w:rsidP="00D2262A">
      <w:pPr>
        <w:pStyle w:val="Bibliography"/>
        <w:rPr>
          <w:rFonts w:ascii="Calibri" w:hAnsi="Calibri" w:cs="Calibri"/>
        </w:rPr>
      </w:pPr>
      <w:r w:rsidRPr="00D2262A">
        <w:rPr>
          <w:rFonts w:ascii="Calibri" w:hAnsi="Calibri" w:cs="Calibri"/>
        </w:rPr>
        <w:t>[3]</w:t>
      </w:r>
      <w:r w:rsidRPr="00D2262A">
        <w:rPr>
          <w:rFonts w:ascii="Calibri" w:hAnsi="Calibri" w:cs="Calibri"/>
        </w:rPr>
        <w:tab/>
        <w:t>Sutton DA, Slifkin M, Yakulis R, Rinaldi MG. U.S. Case Report of Cerebral Phaeohyphomycosis Caused by Ramichloridium obovoideum (R. mackenziei): Criteria for Identiﬁcation, Therapy, and Review of Other Known Dematiaceous Neurotropic Taxa. J CLIN MICROBIOL 1998;36:8.</w:t>
      </w:r>
    </w:p>
    <w:p w14:paraId="4BC878FA" w14:textId="77777777" w:rsidR="00D2262A" w:rsidRPr="00D2262A" w:rsidRDefault="00D2262A" w:rsidP="00D2262A">
      <w:pPr>
        <w:pStyle w:val="Bibliography"/>
        <w:rPr>
          <w:rFonts w:ascii="Calibri" w:hAnsi="Calibri" w:cs="Calibri"/>
        </w:rPr>
      </w:pPr>
      <w:r w:rsidRPr="00D2262A">
        <w:rPr>
          <w:rFonts w:ascii="Calibri" w:hAnsi="Calibri" w:cs="Calibri"/>
        </w:rPr>
        <w:t>[4]</w:t>
      </w:r>
      <w:r w:rsidRPr="00D2262A">
        <w:rPr>
          <w:rFonts w:ascii="Calibri" w:hAnsi="Calibri" w:cs="Calibri"/>
        </w:rPr>
        <w:tab/>
        <w:t>Podnos YD, Anastasio P, Maza LDL, Kim RB. Cerebral Phaeohyphomycosis Caused by Ramichloridium obovoideum (Ramichloridium mackenziei). Neurosurgery 1999;45:372–4. https://doi.org/10.1097/00006123-199908000-00034.</w:t>
      </w:r>
    </w:p>
    <w:p w14:paraId="64D5EF2D" w14:textId="77777777" w:rsidR="00D2262A" w:rsidRPr="00D2262A" w:rsidRDefault="00D2262A" w:rsidP="00D2262A">
      <w:pPr>
        <w:pStyle w:val="Bibliography"/>
        <w:rPr>
          <w:rFonts w:ascii="Calibri" w:hAnsi="Calibri" w:cs="Calibri"/>
        </w:rPr>
      </w:pPr>
      <w:r w:rsidRPr="00D2262A">
        <w:rPr>
          <w:rFonts w:ascii="Calibri" w:hAnsi="Calibri" w:cs="Calibri"/>
        </w:rPr>
        <w:t>[5]</w:t>
      </w:r>
      <w:r w:rsidRPr="00D2262A">
        <w:rPr>
          <w:rFonts w:ascii="Calibri" w:hAnsi="Calibri" w:cs="Calibri"/>
        </w:rPr>
        <w:tab/>
        <w:t xml:space="preserve">Kashgari TQ, Al-Miniawi H, Moawad Hanna MK. Cerebral Phaeohyphomycosis Caused by </w:t>
      </w:r>
      <w:r w:rsidRPr="00D2262A">
        <w:rPr>
          <w:rFonts w:ascii="Calibri" w:hAnsi="Calibri" w:cs="Calibri"/>
          <w:i/>
          <w:iCs/>
        </w:rPr>
        <w:t>Ramichloridium Mackenziei</w:t>
      </w:r>
      <w:r w:rsidRPr="00D2262A">
        <w:rPr>
          <w:rFonts w:ascii="Calibri" w:hAnsi="Calibri" w:cs="Calibri"/>
        </w:rPr>
        <w:t xml:space="preserve"> in the Eastern Province of Saudi Arabia. Ann Saudi Med 2000;20:457–60. https://doi.org/10.5144/0256-4947.2000.457.</w:t>
      </w:r>
    </w:p>
    <w:p w14:paraId="7E4581D0" w14:textId="77777777" w:rsidR="00D2262A" w:rsidRPr="00D2262A" w:rsidRDefault="00D2262A" w:rsidP="00D2262A">
      <w:pPr>
        <w:pStyle w:val="Bibliography"/>
        <w:rPr>
          <w:rFonts w:ascii="Calibri" w:hAnsi="Calibri" w:cs="Calibri"/>
        </w:rPr>
      </w:pPr>
      <w:r w:rsidRPr="00D2262A">
        <w:rPr>
          <w:rFonts w:ascii="Calibri" w:hAnsi="Calibri" w:cs="Calibri"/>
        </w:rPr>
        <w:t>[6]</w:t>
      </w:r>
      <w:r w:rsidRPr="00D2262A">
        <w:rPr>
          <w:rFonts w:ascii="Calibri" w:hAnsi="Calibri" w:cs="Calibri"/>
        </w:rPr>
        <w:tab/>
        <w:t>Kanj SS, Amr SS. Ramichloridium mackenziei brain abscess: report of two cases and review of the literature. Med Mycol 2001:6.</w:t>
      </w:r>
    </w:p>
    <w:p w14:paraId="4B91FB0D" w14:textId="77777777" w:rsidR="00D2262A" w:rsidRPr="00D2262A" w:rsidRDefault="00D2262A" w:rsidP="00D2262A">
      <w:pPr>
        <w:pStyle w:val="Bibliography"/>
        <w:rPr>
          <w:rFonts w:ascii="Calibri" w:hAnsi="Calibri" w:cs="Calibri"/>
        </w:rPr>
      </w:pPr>
      <w:r w:rsidRPr="00D2262A">
        <w:rPr>
          <w:rFonts w:ascii="Calibri" w:hAnsi="Calibri" w:cs="Calibri"/>
        </w:rPr>
        <w:t>[7]</w:t>
      </w:r>
      <w:r w:rsidRPr="00D2262A">
        <w:rPr>
          <w:rFonts w:ascii="Calibri" w:hAnsi="Calibri" w:cs="Calibri"/>
        </w:rPr>
        <w:tab/>
        <w:t>Khan ZU, Lamdhade SJ. Additional case of Ramichloridium mackenziei cerebral phaeohyphomycosis from the Middle East. Med Mycol 2002:5.</w:t>
      </w:r>
    </w:p>
    <w:p w14:paraId="3A59108B" w14:textId="77777777" w:rsidR="00D2262A" w:rsidRPr="00D2262A" w:rsidRDefault="00D2262A" w:rsidP="00D2262A">
      <w:pPr>
        <w:pStyle w:val="Bibliography"/>
        <w:rPr>
          <w:rFonts w:ascii="Calibri" w:hAnsi="Calibri" w:cs="Calibri"/>
        </w:rPr>
      </w:pPr>
      <w:r w:rsidRPr="00D2262A">
        <w:rPr>
          <w:rFonts w:ascii="Calibri" w:hAnsi="Calibri" w:cs="Calibri"/>
        </w:rPr>
        <w:t>[8]</w:t>
      </w:r>
      <w:r w:rsidRPr="00D2262A">
        <w:rPr>
          <w:rFonts w:ascii="Calibri" w:hAnsi="Calibri" w:cs="Calibri"/>
        </w:rPr>
        <w:tab/>
        <w:t xml:space="preserve">Al-abdely HM, Alkhunaizi AM, Al-tawfiq JA, Hassounah M, Rinaldi MG, Sutton DA. Successful therapy of cerebral phaeohyphomycosis due to </w:t>
      </w:r>
      <w:r w:rsidRPr="00D2262A">
        <w:rPr>
          <w:rFonts w:ascii="Calibri" w:hAnsi="Calibri" w:cs="Calibri"/>
          <w:i/>
          <w:iCs/>
        </w:rPr>
        <w:t>Ramichloridium mackenziei</w:t>
      </w:r>
      <w:r w:rsidRPr="00D2262A">
        <w:rPr>
          <w:rFonts w:ascii="Calibri" w:hAnsi="Calibri" w:cs="Calibri"/>
        </w:rPr>
        <w:t xml:space="preserve"> with the new triazole posaconazole. Med Mycol 2005;43:91–5. https://doi.org/10.1080/13693780400011104.</w:t>
      </w:r>
    </w:p>
    <w:p w14:paraId="05DC70C7" w14:textId="77777777" w:rsidR="00D2262A" w:rsidRPr="00D2262A" w:rsidRDefault="00D2262A" w:rsidP="00D2262A">
      <w:pPr>
        <w:pStyle w:val="Bibliography"/>
        <w:rPr>
          <w:rFonts w:ascii="Calibri" w:hAnsi="Calibri" w:cs="Calibri"/>
        </w:rPr>
      </w:pPr>
      <w:r w:rsidRPr="00D2262A">
        <w:rPr>
          <w:rFonts w:ascii="Calibri" w:hAnsi="Calibri" w:cs="Calibri"/>
        </w:rPr>
        <w:t>[9]</w:t>
      </w:r>
      <w:r w:rsidRPr="00D2262A">
        <w:rPr>
          <w:rFonts w:ascii="Calibri" w:hAnsi="Calibri" w:cs="Calibri"/>
        </w:rPr>
        <w:tab/>
        <w:t>Amr SS, Al-Tawfiq JA. Aspiration cytology of brain abscess from a fatal case of cerebral phaeohyphomycosis due toRamichloridium mackenziei. Diagn Cytopathol 2007;35:695–9. https://doi.org/10.1002/dc.20724.</w:t>
      </w:r>
    </w:p>
    <w:p w14:paraId="74DF3252" w14:textId="77777777" w:rsidR="00D2262A" w:rsidRPr="00D2262A" w:rsidRDefault="00D2262A" w:rsidP="00D2262A">
      <w:pPr>
        <w:pStyle w:val="Bibliography"/>
        <w:rPr>
          <w:rFonts w:ascii="Calibri" w:hAnsi="Calibri" w:cs="Calibri"/>
        </w:rPr>
      </w:pPr>
      <w:r w:rsidRPr="00D2262A">
        <w:rPr>
          <w:rFonts w:ascii="Calibri" w:hAnsi="Calibri" w:cs="Calibri"/>
        </w:rPr>
        <w:t>[10]</w:t>
      </w:r>
      <w:r w:rsidRPr="00D2262A">
        <w:rPr>
          <w:rFonts w:ascii="Calibri" w:hAnsi="Calibri" w:cs="Calibri"/>
        </w:rPr>
        <w:tab/>
        <w:t>Badali H, Chander J, Bansal S, Aher A, Borkar SS, Meis JF, et al. First Autochthonous Case of Rhinocladiella mackenziei Cerebral Abscess Outside the Middle East. J Clin Microbiol 2010;48:646–9. https://doi.org/10.1128/JCM.01855-09.</w:t>
      </w:r>
    </w:p>
    <w:p w14:paraId="319A5E30" w14:textId="77777777" w:rsidR="00D2262A" w:rsidRPr="00D2262A" w:rsidRDefault="00D2262A" w:rsidP="00D2262A">
      <w:pPr>
        <w:pStyle w:val="Bibliography"/>
        <w:rPr>
          <w:rFonts w:ascii="Calibri" w:hAnsi="Calibri" w:cs="Calibri"/>
        </w:rPr>
      </w:pPr>
      <w:r w:rsidRPr="00D2262A">
        <w:rPr>
          <w:rFonts w:ascii="Calibri" w:hAnsi="Calibri" w:cs="Calibri"/>
        </w:rPr>
        <w:t>[11]</w:t>
      </w:r>
      <w:r w:rsidRPr="00D2262A">
        <w:rPr>
          <w:rFonts w:ascii="Calibri" w:hAnsi="Calibri" w:cs="Calibri"/>
        </w:rPr>
        <w:tab/>
        <w:t xml:space="preserve">Taj-Aldeen SJ, Almaslamani M, Alkhalf A, Al Bozom I, Romanelli AM, Wickes BL, et al. Cerebral phaeohyphomycosis due to </w:t>
      </w:r>
      <w:r w:rsidRPr="00D2262A">
        <w:rPr>
          <w:rFonts w:ascii="Calibri" w:hAnsi="Calibri" w:cs="Calibri"/>
          <w:i/>
          <w:iCs/>
        </w:rPr>
        <w:t>Rhinocladiella mackenziei</w:t>
      </w:r>
      <w:r w:rsidRPr="00D2262A">
        <w:rPr>
          <w:rFonts w:ascii="Calibri" w:hAnsi="Calibri" w:cs="Calibri"/>
        </w:rPr>
        <w:t xml:space="preserve"> (formerly </w:t>
      </w:r>
      <w:r w:rsidRPr="00D2262A">
        <w:rPr>
          <w:rFonts w:ascii="Calibri" w:hAnsi="Calibri" w:cs="Calibri"/>
          <w:i/>
          <w:iCs/>
        </w:rPr>
        <w:t>Ramichloridium mackenziei</w:t>
      </w:r>
      <w:r w:rsidRPr="00D2262A">
        <w:rPr>
          <w:rFonts w:ascii="Calibri" w:hAnsi="Calibri" w:cs="Calibri"/>
        </w:rPr>
        <w:t xml:space="preserve"> ): a taxonomic update and review of the literature. Med Mycol 2010;48:546–56. https://doi.org/10.3109/13693780903383914.</w:t>
      </w:r>
    </w:p>
    <w:p w14:paraId="0A1C2E95" w14:textId="77777777" w:rsidR="00D2262A" w:rsidRPr="00D2262A" w:rsidRDefault="00D2262A" w:rsidP="00D2262A">
      <w:pPr>
        <w:pStyle w:val="Bibliography"/>
        <w:rPr>
          <w:rFonts w:ascii="Calibri" w:hAnsi="Calibri" w:cs="Calibri"/>
        </w:rPr>
      </w:pPr>
      <w:r w:rsidRPr="00D2262A">
        <w:rPr>
          <w:rFonts w:ascii="Calibri" w:hAnsi="Calibri" w:cs="Calibri"/>
        </w:rPr>
        <w:t>[12]</w:t>
      </w:r>
      <w:r w:rsidRPr="00D2262A">
        <w:rPr>
          <w:rFonts w:ascii="Calibri" w:hAnsi="Calibri" w:cs="Calibri"/>
        </w:rPr>
        <w:tab/>
        <w:t>Cristini A, Garcia-Hermoso D, Celard M, Albrand G, Lortholary O. Cerebral Phaeohyphomycosis Caused by Rhinocladiella mackenziei in a Woman Native to Afghanistan. J Clin Microbiol 2010;48:3451–4. https://doi.org/10.1128/JCM.00924-10.</w:t>
      </w:r>
    </w:p>
    <w:p w14:paraId="7633C71E" w14:textId="77777777" w:rsidR="00D2262A" w:rsidRPr="00D2262A" w:rsidRDefault="00D2262A" w:rsidP="00D2262A">
      <w:pPr>
        <w:pStyle w:val="Bibliography"/>
        <w:rPr>
          <w:rFonts w:ascii="Calibri" w:hAnsi="Calibri" w:cs="Calibri"/>
        </w:rPr>
      </w:pPr>
      <w:r w:rsidRPr="00D2262A">
        <w:rPr>
          <w:rFonts w:ascii="Calibri" w:hAnsi="Calibri" w:cs="Calibri"/>
        </w:rPr>
        <w:t>[13]</w:t>
      </w:r>
      <w:r w:rsidRPr="00D2262A">
        <w:rPr>
          <w:rFonts w:ascii="Calibri" w:hAnsi="Calibri" w:cs="Calibri"/>
        </w:rPr>
        <w:tab/>
        <w:t>Al-Tawfiq JA, Boukhamseen A. Cerebral phaeohyphomycosis due to Rhinocladiella mackenziei (formerly Ramichloridium mackenziei): Case presentation and literature review. J Infect Public Health 2011;4:96–102. https://doi.org/10.1016/j.jiph.2011.01.001.</w:t>
      </w:r>
    </w:p>
    <w:p w14:paraId="3B6AC48F" w14:textId="77777777" w:rsidR="00D2262A" w:rsidRPr="00D2262A" w:rsidRDefault="00D2262A" w:rsidP="00D2262A">
      <w:pPr>
        <w:pStyle w:val="Bibliography"/>
        <w:rPr>
          <w:rFonts w:ascii="Calibri" w:hAnsi="Calibri" w:cs="Calibri"/>
        </w:rPr>
      </w:pPr>
      <w:r w:rsidRPr="00D2262A">
        <w:rPr>
          <w:rFonts w:ascii="Calibri" w:hAnsi="Calibri" w:cs="Calibri"/>
        </w:rPr>
        <w:t>[14]</w:t>
      </w:r>
      <w:r w:rsidRPr="00D2262A">
        <w:rPr>
          <w:rFonts w:ascii="Calibri" w:hAnsi="Calibri" w:cs="Calibri"/>
        </w:rPr>
        <w:tab/>
        <w:t>Jabeen K, Farooqi J, Zafar A, Jamil B, Faisal Mahmood S, Ali F, et al. Rhinocladiella mackenziei as an Emerging Cause of Cerebral Phaeohyphomycosis in Pakistan: A Case Series. Clin Infect Dis 2011;52:213–7. https://doi.org/10.1093/cid/ciq114.</w:t>
      </w:r>
    </w:p>
    <w:p w14:paraId="0A0362C4" w14:textId="77777777" w:rsidR="00D2262A" w:rsidRPr="00D2262A" w:rsidRDefault="00D2262A" w:rsidP="00D2262A">
      <w:pPr>
        <w:pStyle w:val="Bibliography"/>
        <w:rPr>
          <w:rFonts w:ascii="Calibri" w:hAnsi="Calibri" w:cs="Calibri"/>
        </w:rPr>
      </w:pPr>
      <w:r w:rsidRPr="00D2262A">
        <w:rPr>
          <w:rFonts w:ascii="Calibri" w:hAnsi="Calibri" w:cs="Calibri"/>
        </w:rPr>
        <w:t>[15]</w:t>
      </w:r>
      <w:r w:rsidRPr="00D2262A">
        <w:rPr>
          <w:rFonts w:ascii="Calibri" w:hAnsi="Calibri" w:cs="Calibri"/>
        </w:rPr>
        <w:tab/>
        <w:t>Pedersen MB, Zhao Y, Arendrup MC, Bendix K, Bojsen-Møller M, Mølle I, et al. Co-existence of cerebral infection with Rhinocladiella mackenziei and primary central nervous system lymphoma in a HIV-negative patient: LETTER TO THE EDITOR. APMIS 2011;119:221–3. https://doi.org/10.1111/j.1600-0463.2010.02713.x.</w:t>
      </w:r>
    </w:p>
    <w:p w14:paraId="3EF0B140" w14:textId="77777777" w:rsidR="00D2262A" w:rsidRPr="00D2262A" w:rsidRDefault="00D2262A" w:rsidP="00D2262A">
      <w:pPr>
        <w:pStyle w:val="Bibliography"/>
        <w:rPr>
          <w:rFonts w:ascii="Calibri" w:hAnsi="Calibri" w:cs="Calibri"/>
        </w:rPr>
      </w:pPr>
      <w:r w:rsidRPr="00D2262A">
        <w:rPr>
          <w:rFonts w:ascii="Calibri" w:hAnsi="Calibri" w:cs="Calibri"/>
        </w:rPr>
        <w:t>[16]</w:t>
      </w:r>
      <w:r w:rsidRPr="00D2262A">
        <w:rPr>
          <w:rFonts w:ascii="Calibri" w:hAnsi="Calibri" w:cs="Calibri"/>
        </w:rPr>
        <w:tab/>
        <w:t>Didehdar M, Gokanian A, Sofian M, Mohammadi S, Mohammadi R, Aslani N, et al. First fatal cerebral phaeohyphomycosis due to Rhinocladiella mackenziei in Iran, based on ITS rDNA. J Mycol Médicale 2015;25:81–6. https://doi.org/10.1016/j.mycmed.2014.11.003.</w:t>
      </w:r>
    </w:p>
    <w:p w14:paraId="32CCB8FF" w14:textId="77777777" w:rsidR="00D2262A" w:rsidRPr="00D2262A" w:rsidRDefault="00D2262A" w:rsidP="00D2262A">
      <w:pPr>
        <w:pStyle w:val="Bibliography"/>
        <w:rPr>
          <w:rFonts w:ascii="Calibri" w:hAnsi="Calibri" w:cs="Calibri"/>
        </w:rPr>
      </w:pPr>
      <w:r w:rsidRPr="00D2262A">
        <w:rPr>
          <w:rFonts w:ascii="Calibri" w:hAnsi="Calibri" w:cs="Calibri"/>
        </w:rPr>
        <w:lastRenderedPageBreak/>
        <w:t>[17]</w:t>
      </w:r>
      <w:r w:rsidRPr="00D2262A">
        <w:rPr>
          <w:rFonts w:ascii="Calibri" w:hAnsi="Calibri" w:cs="Calibri"/>
        </w:rPr>
        <w:tab/>
        <w:t>Yusupov N, Merve A, Warrell CE, Johnson E, Curtis C, Samandouras G. Multiple brain abscesses caused by Rhinocladiella mackenziei in an immunocompetent patient: a case report and literature review. Acta Neurochir (Wien) 2017;159:1757–63. https://doi.org/10.1007/s00701-017-3141-0.</w:t>
      </w:r>
    </w:p>
    <w:p w14:paraId="72E1D2D2" w14:textId="77777777" w:rsidR="00D2262A" w:rsidRPr="00D2262A" w:rsidRDefault="00D2262A" w:rsidP="00D2262A">
      <w:pPr>
        <w:pStyle w:val="Bibliography"/>
        <w:rPr>
          <w:rFonts w:ascii="Calibri" w:hAnsi="Calibri" w:cs="Calibri"/>
        </w:rPr>
      </w:pPr>
      <w:r w:rsidRPr="00D2262A">
        <w:rPr>
          <w:rFonts w:ascii="Calibri" w:hAnsi="Calibri" w:cs="Calibri"/>
        </w:rPr>
        <w:t>[18]</w:t>
      </w:r>
      <w:r w:rsidRPr="00D2262A">
        <w:rPr>
          <w:rFonts w:ascii="Calibri" w:hAnsi="Calibri" w:cs="Calibri"/>
        </w:rPr>
        <w:tab/>
        <w:t xml:space="preserve">Mohammadi R, Mohammadi A, Ashtari F, Khorvash F, Hakamifard A, Vaezi A, et al. Cerebral phaeohyphomycosis due to </w:t>
      </w:r>
      <w:r w:rsidRPr="00D2262A">
        <w:rPr>
          <w:rFonts w:ascii="Calibri" w:hAnsi="Calibri" w:cs="Calibri"/>
          <w:i/>
          <w:iCs/>
        </w:rPr>
        <w:t>Rhinocladiella mackenziei</w:t>
      </w:r>
      <w:r w:rsidRPr="00D2262A">
        <w:rPr>
          <w:rFonts w:ascii="Calibri" w:hAnsi="Calibri" w:cs="Calibri"/>
        </w:rPr>
        <w:t xml:space="preserve"> in Persian Gulf region: A case and review. Mycoses 2018;61:261–5. https://doi.org/10.1111/myc.12734.</w:t>
      </w:r>
    </w:p>
    <w:p w14:paraId="5C61A75E" w14:textId="77777777" w:rsidR="00D2262A" w:rsidRPr="00D2262A" w:rsidRDefault="00D2262A" w:rsidP="00D2262A">
      <w:pPr>
        <w:pStyle w:val="Bibliography"/>
        <w:rPr>
          <w:rFonts w:ascii="Calibri" w:hAnsi="Calibri" w:cs="Calibri"/>
        </w:rPr>
      </w:pPr>
      <w:r w:rsidRPr="00D2262A">
        <w:rPr>
          <w:rFonts w:ascii="Calibri" w:hAnsi="Calibri" w:cs="Calibri"/>
        </w:rPr>
        <w:t>[19]</w:t>
      </w:r>
      <w:r w:rsidRPr="00D2262A">
        <w:rPr>
          <w:rFonts w:ascii="Calibri" w:hAnsi="Calibri" w:cs="Calibri"/>
        </w:rPr>
        <w:tab/>
        <w:t xml:space="preserve">Hardman N, Young N, Hobson R, Sandoe J, Wellberry‐Smith M, Thomson S, et al. Prolonged survival after disseminated </w:t>
      </w:r>
      <w:r w:rsidRPr="00D2262A">
        <w:rPr>
          <w:rFonts w:ascii="Calibri" w:hAnsi="Calibri" w:cs="Calibri"/>
          <w:i/>
          <w:iCs/>
        </w:rPr>
        <w:t>Rhinocladiella</w:t>
      </w:r>
      <w:r w:rsidRPr="00D2262A">
        <w:rPr>
          <w:rFonts w:ascii="Calibri" w:hAnsi="Calibri" w:cs="Calibri"/>
        </w:rPr>
        <w:t xml:space="preserve"> infection treated with surgical excision and posaconazole. Transpl Infect Dis 2020;22. https://doi.org/10.1111/tid.13264.</w:t>
      </w:r>
    </w:p>
    <w:p w14:paraId="65FA6037" w14:textId="7382E462" w:rsidR="00491AEC" w:rsidRDefault="00D2262A">
      <w:r>
        <w:fldChar w:fldCharType="end"/>
      </w:r>
    </w:p>
    <w:p w14:paraId="7C76C57A" w14:textId="448620FB" w:rsidR="00724C58" w:rsidRDefault="00724C58" w:rsidP="00491AEC"/>
    <w:sectPr w:rsidR="00724C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0E645" w14:textId="77777777" w:rsidR="00CB051E" w:rsidRDefault="00CB051E" w:rsidP="00CB051E">
      <w:pPr>
        <w:spacing w:after="0" w:line="240" w:lineRule="auto"/>
      </w:pPr>
      <w:r>
        <w:separator/>
      </w:r>
    </w:p>
  </w:endnote>
  <w:endnote w:type="continuationSeparator" w:id="0">
    <w:p w14:paraId="061A4248" w14:textId="77777777" w:rsidR="00CB051E" w:rsidRDefault="00CB051E" w:rsidP="00CB0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EEA4D" w14:textId="77777777" w:rsidR="00CB051E" w:rsidRDefault="00CB051E" w:rsidP="00CB051E">
      <w:pPr>
        <w:spacing w:after="0" w:line="240" w:lineRule="auto"/>
      </w:pPr>
      <w:r>
        <w:separator/>
      </w:r>
    </w:p>
  </w:footnote>
  <w:footnote w:type="continuationSeparator" w:id="0">
    <w:p w14:paraId="734E5755" w14:textId="77777777" w:rsidR="00CB051E" w:rsidRDefault="00CB051E" w:rsidP="00CB05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20D"/>
    <w:rsid w:val="00491AEC"/>
    <w:rsid w:val="0049220D"/>
    <w:rsid w:val="00724C58"/>
    <w:rsid w:val="00BB4B2B"/>
    <w:rsid w:val="00CB051E"/>
    <w:rsid w:val="00D226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F5E70"/>
  <w15:chartTrackingRefBased/>
  <w15:docId w15:val="{E03D979D-0DA7-457A-BBB4-3DF45A787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2262A"/>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242</Words>
  <Characters>43072</Characters>
  <Application>Microsoft Office Word</Application>
  <DocSecurity>4</DocSecurity>
  <Lines>358</Lines>
  <Paragraphs>98</Paragraphs>
  <ScaleCrop>false</ScaleCrop>
  <Company/>
  <LinksUpToDate>false</LinksUpToDate>
  <CharactersWithSpaces>4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dc:creator>
  <cp:keywords/>
  <dc:description/>
  <cp:lastModifiedBy>Kovacs, Zsofia </cp:lastModifiedBy>
  <cp:revision>2</cp:revision>
  <dcterms:created xsi:type="dcterms:W3CDTF">2021-06-30T10:48:00Z</dcterms:created>
  <dcterms:modified xsi:type="dcterms:W3CDTF">2021-06-3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1EjODeP"/&gt;&lt;style id="http://www.zotero.org/styles/elsevier-vancouve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